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77777777" w:rsidR="00E62993"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C14AB9">
        <w:t>as well as increases in th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 rather than component species or populations</w:t>
      </w:r>
      <w:r w:rsidR="00240A6D">
        <w:t xml:space="preserve">. </w:t>
      </w:r>
    </w:p>
    <w:p w14:paraId="362378CE" w14:textId="4BCA79CC"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Since </w:t>
      </w:r>
      <w:r w:rsidR="00DD255E">
        <w:t>stock diversity</w:t>
      </w:r>
      <w:r w:rsidR="00105D86">
        <w:t xml:space="preserve"> is also correlated with </w:t>
      </w:r>
      <w:r w:rsidR="00DD255E">
        <w:t>fewer</w:t>
      </w:r>
      <w:r w:rsidR="00105D86">
        <w:t xml:space="preserve"> fishery closures</w:t>
      </w:r>
      <w:r w:rsidR="00DD255E">
        <w:t>, there are clear incentives to distribute fishing effort in such a way that the maximum number of populations is maintained</w:t>
      </w:r>
      <w:r w:rsidR="00105D86">
        <w:t xml:space="preserve">. </w:t>
      </w:r>
    </w:p>
    <w:p w14:paraId="0B93D00D" w14:textId="4218BDB5"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 xml:space="preserve">Chinook salmon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Reduced 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4A32A06B"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w:t>
      </w:r>
      <w:r>
        <w:lastRenderedPageBreak/>
        <w:t>patterns in synchrony among watersheds suggest changes in hatchery practices</w:t>
      </w:r>
      <w:r w:rsidR="00105D86">
        <w:t>, rather than reduced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3D305BCC" w14:textId="61CDFA3F" w:rsidR="00BF12B8" w:rsidRPr="003C77F8" w:rsidRDefault="00B27AEE" w:rsidP="003C77F8">
      <w:pPr>
        <w:ind w:firstLine="720"/>
      </w:pPr>
      <w:r>
        <w:t>While</w:t>
      </w:r>
      <w:r w:rsidR="002B0FBF">
        <w:t xml:space="preserve"> </w:t>
      </w:r>
      <w:r w:rsidR="00F93B58">
        <w:t>patterns</w:t>
      </w:r>
      <w:r w:rsidR="002B0FBF">
        <w:t xml:space="preserve"> in covariance among populations have been widely examined</w:t>
      </w:r>
      <w:r w:rsidR="00AE6C34">
        <w:t xml:space="preserve"> </w:t>
      </w:r>
      <w:r w:rsidR="00F93B58">
        <w:t>in ecological systems</w:t>
      </w:r>
      <w:r w:rsidR="002B0FBF">
        <w:t>,</w:t>
      </w:r>
      <w:r w:rsidR="002E34D8">
        <w:t xml:space="preserve"> and</w:t>
      </w:r>
      <w:r w:rsidR="002B0FBF">
        <w:t xml:space="preserve"> particularly in Pacific</w:t>
      </w:r>
      <w:r>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DD255E">
        <w:instrText xml:space="preserve"> ADDIN EN.CITE </w:instrText>
      </w:r>
      <w:r w:rsidR="00F93B58" w:rsidRPr="00DD255E">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DD255E">
        <w:instrText xml:space="preserve"> ADDIN EN.CITE.DATA </w:instrText>
      </w:r>
      <w:r w:rsidR="00F93B58" w:rsidRPr="00DD255E">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rsidR="002B0FBF">
        <w:t>,</w:t>
      </w:r>
      <w:r w:rsidR="00DD255E">
        <w:t xml:space="preserve"> the consequences of these </w:t>
      </w:r>
      <w:r w:rsidR="003C77F8">
        <w:t xml:space="preserve">patterns on the recovery and persistence of </w:t>
      </w:r>
      <w:proofErr w:type="spellStart"/>
      <w:r w:rsidR="003C77F8">
        <w:t>metapopulations</w:t>
      </w:r>
      <w:proofErr w:type="spellEnd"/>
      <w:r w:rsidR="003C77F8">
        <w:t xml:space="preserve"> is less certain</w:t>
      </w:r>
      <w:r w:rsidR="00DD255E">
        <w:t xml:space="preserve">. </w:t>
      </w:r>
      <w:r w:rsidR="003C77F8">
        <w:t>Generally, t</w:t>
      </w:r>
      <w:r w:rsidR="00DD255E">
        <w:t>he benefit</w:t>
      </w:r>
      <w:r w:rsidR="003C77F8">
        <w:t xml:space="preserve">s of portfolio effects are </w:t>
      </w:r>
      <w:r w:rsidR="00DD255E">
        <w:t xml:space="preserve">framed </w:t>
      </w:r>
      <w:r w:rsidR="003C77F8">
        <w:t>by quantifying the effects of</w:t>
      </w:r>
      <w:r>
        <w:t xml:space="preserve"> losing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 </w:instrText>
      </w:r>
      <w:r w:rsidR="00F93B58"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DATA </w:instrText>
      </w:r>
      <w:r w:rsidR="00F93B58" w:rsidRPr="00DD255E">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t>.</w:t>
      </w:r>
      <w:r w:rsidR="002B0FBF">
        <w:t xml:space="preserve"> </w:t>
      </w:r>
      <w:r w:rsidR="00E314B6">
        <w:t>Though less dramatic, c</w:t>
      </w:r>
      <w:r w:rsidR="004B605E">
        <w:t>hanges in comp</w:t>
      </w:r>
      <w:r w:rsidR="00E314B6">
        <w:t>onent variability and synchrony</w:t>
      </w:r>
      <w:r w:rsidR="004B605E">
        <w:t xml:space="preserve"> may</w:t>
      </w:r>
      <w:r w:rsidR="008C1951">
        <w:t xml:space="preserve"> result in</w:t>
      </w:r>
      <w:r w:rsidR="00E314B6">
        <w:t xml:space="preserve"> </w:t>
      </w:r>
      <w:r w:rsidR="00302934">
        <w:t xml:space="preserve">similarly </w:t>
      </w:r>
      <w:r w:rsidR="00E314B6">
        <w:t>strong</w:t>
      </w:r>
      <w:r w:rsidR="008C1951">
        <w:t xml:space="preserve"> negative e</w:t>
      </w:r>
      <w:r w:rsidR="00302934">
        <w:t>ff</w:t>
      </w:r>
      <w:r w:rsidR="007579DE">
        <w:t>ects</w:t>
      </w:r>
      <w:r w:rsidR="003C77F8">
        <w:t>. For example,</w:t>
      </w:r>
      <w:r w:rsidR="007579DE">
        <w:t xml:space="preserve"> </w:t>
      </w:r>
      <w:r w:rsidR="003C77F8">
        <w:t>h</w:t>
      </w:r>
      <w:r w:rsidR="00BE3900">
        <w:t xml:space="preserve">igh levels of component variability </w:t>
      </w:r>
      <w:r w:rsidR="00E314B6">
        <w:t>are likely to</w:t>
      </w:r>
      <w:r w:rsidR="00BE3900">
        <w:t xml:space="preserve"> </w:t>
      </w:r>
      <w:r w:rsidR="008C1951">
        <w:t>increase the probability of fishery closures</w:t>
      </w:r>
      <w:r w:rsidR="00BE3900">
        <w:t xml:space="preserve"> or the probability </w:t>
      </w:r>
      <w:r w:rsidR="008C1951">
        <w:t>of</w:t>
      </w:r>
      <w:r w:rsidR="00BE3900">
        <w:t xml:space="preserve"> overharvest if management targets fail to t</w:t>
      </w:r>
      <w:r w:rsidR="00E314B6">
        <w:t xml:space="preserve">rack changes in stock abundance. </w:t>
      </w:r>
      <w:r w:rsidR="00DD255E">
        <w:t>Unlike a scenario where exploitable biomass declines predictably, p</w:t>
      </w:r>
      <w:r w:rsidR="00E314B6">
        <w:t xml:space="preserve">eriodic years of high abundance </w:t>
      </w:r>
      <w:r w:rsidR="00DD255E">
        <w:t xml:space="preserve">may also </w:t>
      </w:r>
      <w:r w:rsidR="00E314B6">
        <w:t xml:space="preserve">create </w:t>
      </w:r>
      <w:r w:rsidR="00DD255E">
        <w:t xml:space="preserve">perverse </w:t>
      </w:r>
      <w:r w:rsidR="00E314B6">
        <w:t>incentives to maintain harvesting capacity</w:t>
      </w:r>
      <w:r w:rsidR="00DD255E">
        <w:t>, increasing the likelihood of overharvest</w:t>
      </w:r>
      <w:r w:rsidR="003C77F8">
        <w:t xml:space="preserve"> in years of low abundance</w:t>
      </w:r>
      <w:r w:rsidR="00E314B6">
        <w:t xml:space="preserve">. </w:t>
      </w:r>
      <w:r w:rsidR="00C12967">
        <w:t xml:space="preserve">Intuitively </w:t>
      </w:r>
      <w:r w:rsidR="003C77F8">
        <w:t>high levels of synchrony should magnify the negative effects of increased component variability. Instead</w:t>
      </w:r>
      <w:r w:rsidR="00302934">
        <w:t xml:space="preserve"> </w:t>
      </w:r>
      <w:r w:rsidR="003C77F8">
        <w:t>of the dynamics of component populations buffering one another, changes in abundance will increasingly occur in unison and prevent harvesters from shifting effort between stocks.</w:t>
      </w:r>
    </w:p>
    <w:p w14:paraId="15795BB2" w14:textId="564C4465" w:rsidR="002B460B" w:rsidRDefault="003C77F8" w:rsidP="004D7BDE">
      <w:pPr>
        <w:ind w:firstLine="720"/>
      </w:pPr>
      <w:r>
        <w:t xml:space="preserve">In this study, we explore how patterns of variability and synchrony influence </w:t>
      </w:r>
      <w:r w:rsidR="002A27DA">
        <w:t xml:space="preserve">trade-offs between conservation and management objectives using </w:t>
      </w:r>
      <w:r w:rsidR="00D413CD">
        <w:t>Fraser River sockeye salmon</w:t>
      </w:r>
      <w:r w:rsidR="002A27DA">
        <w:t xml:space="preserve"> as a case study. </w:t>
      </w:r>
      <w:r>
        <w:t xml:space="preserve">Sockeye salmon are an </w:t>
      </w:r>
      <w:proofErr w:type="spellStart"/>
      <w:r>
        <w:t>anadromous</w:t>
      </w:r>
      <w:proofErr w:type="spellEnd"/>
      <w:r>
        <w:t xml:space="preserve">, </w:t>
      </w:r>
      <w:proofErr w:type="spellStart"/>
      <w:r>
        <w:t>semelparous</w:t>
      </w:r>
      <w:proofErr w:type="spellEnd"/>
      <w:r>
        <w:t xml:space="preserve"> species and the Fraser River aggregate consists of populations that spawn throughout</w:t>
      </w:r>
      <w:r w:rsidR="00D413CD">
        <w:t xml:space="preserve"> southern British Columbia</w:t>
      </w:r>
      <w:r>
        <w:t xml:space="preserve">. </w:t>
      </w:r>
      <w:proofErr w:type="gramStart"/>
      <w:r>
        <w:t>The Fraser River aggregate</w:t>
      </w:r>
      <w:r w:rsidR="002A27DA">
        <w:t xml:space="preserve"> has</w:t>
      </w:r>
      <w:r w:rsidR="00DE08F6">
        <w:t xml:space="preserve"> been harvested</w:t>
      </w:r>
      <w:r w:rsidR="00D413CD">
        <w:t xml:space="preserve"> in </w:t>
      </w:r>
      <w:r w:rsidR="004F1724">
        <w:t xml:space="preserve">commercial marine </w:t>
      </w:r>
      <w:r w:rsidR="002B460B">
        <w:t>fisheries</w:t>
      </w:r>
      <w:r w:rsidR="00DE08F6">
        <w:t xml:space="preserve"> for over a century</w:t>
      </w:r>
      <w:r>
        <w:t xml:space="preserve"> and by indigenous communities for</w:t>
      </w:r>
      <w:proofErr w:type="gramEnd"/>
      <w:r>
        <w:t xml:space="preserve"> considerably longer (REF)</w:t>
      </w:r>
      <w:r w:rsidR="002A27DA">
        <w:t>.</w:t>
      </w:r>
      <w:r w:rsidR="007579DE">
        <w:t xml:space="preserve"> </w:t>
      </w:r>
      <w:r w:rsidR="004D7BDE">
        <w:t xml:space="preserve">Despite the historical abundance of </w:t>
      </w:r>
      <w:r>
        <w:t>Fraser River sockeye salmon</w:t>
      </w:r>
      <w:r w:rsidR="004D7BDE">
        <w:t>, the aggregate’s</w:t>
      </w:r>
      <w:r>
        <w:t xml:space="preserve"> produ</w:t>
      </w:r>
      <w:r w:rsidR="004D7BDE">
        <w:t xml:space="preserve">ctivity strongly declined beginning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oscillate </w:t>
      </w:r>
      <w:r w:rsidR="004D7BDE">
        <w:t xml:space="preserve">strongly and </w:t>
      </w:r>
      <w:r w:rsidR="004F1724">
        <w:t xml:space="preserve">several populations within the aggregate </w:t>
      </w:r>
      <w:r w:rsidR="00CD0FAC">
        <w:t>continue to be</w:t>
      </w:r>
      <w:r w:rsidR="004F1724">
        <w:t xml:space="preserve"> assessed as below </w:t>
      </w:r>
      <w:r w:rsidR="00CD0FAC">
        <w:t xml:space="preserve">their </w:t>
      </w:r>
      <w:r w:rsidR="004F1724">
        <w:t xml:space="preserve">biological benchmarks (REF). </w:t>
      </w:r>
      <w:r w:rsidR="00D01D2B">
        <w:t>Since</w:t>
      </w:r>
      <w:r w:rsidR="004F1724">
        <w:t xml:space="preserve"> Fraser River </w:t>
      </w:r>
      <w:r w:rsidR="00CD0FAC">
        <w:t>sockeye</w:t>
      </w:r>
      <w:r w:rsidR="000E43A3">
        <w:t xml:space="preserve"> salmon</w:t>
      </w:r>
      <w:r w:rsidR="00CD0FAC">
        <w:t xml:space="preserve"> fisheries</w:t>
      </w:r>
      <w:r w:rsidR="00D01D2B">
        <w:t>, like most Pacific salmon fisheries,</w:t>
      </w:r>
      <w:r w:rsidR="00CD0FAC">
        <w:t xml:space="preserve"> are largely mixed-</w:t>
      </w:r>
      <w:r w:rsidR="004F1724">
        <w:t>stock</w:t>
      </w:r>
      <w:r w:rsidR="00D01D2B">
        <w:t xml:space="preserve">, </w:t>
      </w:r>
      <w:r w:rsidR="00CD0FAC">
        <w:t xml:space="preserve">abundant and depleted populations </w:t>
      </w:r>
      <w:r w:rsidR="00D01D2B">
        <w:t>are inevitably</w:t>
      </w:r>
      <w:r w:rsidR="00CD0FAC">
        <w:t xml:space="preserve"> harvested simultaneously</w:t>
      </w:r>
      <w:r w:rsidR="00DE08F6">
        <w:t xml:space="preserve"> (REF). </w:t>
      </w:r>
      <w:r w:rsidR="00CD0FAC">
        <w:t>Altogether these factors create a delicate framework</w:t>
      </w:r>
      <w:r w:rsidR="00DE08F6">
        <w:t xml:space="preserve">, </w:t>
      </w:r>
      <w:r w:rsidR="00CD0FAC">
        <w:t xml:space="preserve">wher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p>
    <w:p w14:paraId="033E85F8" w14:textId="477CAEA6" w:rsidR="000835A0" w:rsidRDefault="004D7BDE" w:rsidP="00DE08F6">
      <w:pPr>
        <w:ind w:firstLine="720"/>
      </w:pPr>
      <w:r>
        <w:t>W</w:t>
      </w:r>
      <w:r w:rsidR="002B460B">
        <w:t>e</w:t>
      </w:r>
      <w:r w:rsidR="00D01D2B">
        <w:t xml:space="preserve"> </w:t>
      </w:r>
      <w:r>
        <w:t>f</w:t>
      </w:r>
      <w:r w:rsidR="00D01D2B">
        <w:t>irst</w:t>
      </w:r>
      <w:r>
        <w:t xml:space="preserve"> </w:t>
      </w:r>
      <w:r w:rsidR="00D7777B">
        <w:t>conduct a retrospective analysis to demonstrate</w:t>
      </w:r>
      <w:r>
        <w:t xml:space="preserve"> </w:t>
      </w:r>
      <w:r w:rsidR="00D7777B">
        <w:t xml:space="preserve">that aggregate temporal variability within the </w:t>
      </w:r>
      <w:proofErr w:type="spellStart"/>
      <w:r w:rsidR="00D7777B">
        <w:t>metapopulation</w:t>
      </w:r>
      <w:proofErr w:type="spellEnd"/>
      <w:r w:rsidR="00D7777B">
        <w:t xml:space="preserve"> has recently increased due to changes in both component variability and synchrony.</w:t>
      </w:r>
      <w:r w:rsidR="00D01D2B">
        <w:t xml:space="preserve"> </w:t>
      </w:r>
      <w:r w:rsidR="00D7777B">
        <w:t>We</w:t>
      </w:r>
      <w:r w:rsidR="002B460B">
        <w:t xml:space="preserve"> then use stochastic simulations to </w:t>
      </w:r>
      <w:r w:rsidR="00D7777B">
        <w:t xml:space="preserve">test whether </w:t>
      </w:r>
      <w:r w:rsidR="00940776">
        <w:t>inc</w:t>
      </w:r>
      <w:r w:rsidR="006A4872">
        <w:t>reases in aggregate variability</w:t>
      </w:r>
      <w:r w:rsidR="00940776">
        <w:t xml:space="preserve"> </w:t>
      </w:r>
      <w:r w:rsidR="00D7777B">
        <w:t>increase the likelihood of</w:t>
      </w:r>
      <w:r w:rsidR="00940776">
        <w:t xml:space="preserve"> negative </w:t>
      </w:r>
      <w:r w:rsidR="00D7777B">
        <w:t>management</w:t>
      </w:r>
      <w:r w:rsidR="00940776">
        <w:t xml:space="preserve"> outcomes and, if so, do changes in synchrony versus component variability have differe</w:t>
      </w:r>
      <w:r w:rsidR="00BC14E9">
        <w:t>ntial effects on those outcomes?</w:t>
      </w:r>
      <w:r w:rsidR="000835A0">
        <w:t xml:space="preserve"> </w:t>
      </w:r>
      <w:r w:rsidR="00E06BE2">
        <w:t xml:space="preserve">Given the impact of </w:t>
      </w:r>
      <w:r w:rsidR="00370CB7">
        <w:t xml:space="preserve">human </w:t>
      </w:r>
      <w:r w:rsidR="00E06BE2">
        <w:t xml:space="preserve">exploitation on the dynamics of </w:t>
      </w:r>
      <w:r w:rsidR="00D7777B">
        <w:t>Fraser River sockeye salmon</w:t>
      </w:r>
      <w:r w:rsidR="00E06BE2">
        <w:t xml:space="preserve"> populations, </w:t>
      </w:r>
      <w:r w:rsidR="00D01D2B">
        <w:t>our</w:t>
      </w:r>
      <w:r w:rsidR="00E06BE2">
        <w:t xml:space="preserve"> clo</w:t>
      </w:r>
      <w:r w:rsidR="00370CB7">
        <w:t xml:space="preserve">sed-loop simulation </w:t>
      </w:r>
      <w:r w:rsidR="00370CB7">
        <w:lastRenderedPageBreak/>
        <w:t>incorporate</w:t>
      </w:r>
      <w:r w:rsidR="00D01D2B">
        <w:t>s</w:t>
      </w:r>
      <w:r w:rsidR="00E06BE2">
        <w:t xml:space="preserve"> multiple sources of mortality, as well as a realistic proxy of the current harvest control rule used to </w:t>
      </w:r>
      <w:r w:rsidR="00D01D2B">
        <w:t>manage exploitation</w:t>
      </w:r>
      <w:r w:rsidR="00D7777B">
        <w:t xml:space="preserve"> rates in the sockeye salmon fishery.</w:t>
      </w:r>
      <w:bookmarkStart w:id="0" w:name="_GoBack"/>
      <w:bookmarkEnd w:id="0"/>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5B561A5"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 xml:space="preserve">as two-five year olds. </w:t>
      </w:r>
      <w:r w:rsidR="00714028">
        <w:t>Pacific salmon populations exhibit local adaptations and are typically managed to conserve life history diversity (</w:t>
      </w:r>
      <w:proofErr w:type="spellStart"/>
      <w:r w:rsidR="000E43A3">
        <w:t>Holtby</w:t>
      </w:r>
      <w:proofErr w:type="spellEnd"/>
      <w:r w:rsidR="000E43A3">
        <w:t xml:space="preserve"> REF</w:t>
      </w:r>
      <w:r w:rsidR="00714028">
        <w:t xml:space="preserve">). </w:t>
      </w:r>
      <w:r w:rsidR="00937B72">
        <w:t xml:space="preserve">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0E43A3">
        <w:t xml:space="preserve"> (Grant REF; </w:t>
      </w:r>
      <w:proofErr w:type="spellStart"/>
      <w:r w:rsidR="000E43A3">
        <w:t>Holtby</w:t>
      </w:r>
      <w:proofErr w:type="spellEnd"/>
      <w:r w:rsidR="000E43A3">
        <w:t xml:space="preserve"> REF)</w:t>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0E43A3">
        <w:t xml:space="preserve"> (</w:t>
      </w:r>
      <w:proofErr w:type="spellStart"/>
      <w:r w:rsidR="000E43A3">
        <w:t>Holtby</w:t>
      </w:r>
      <w:proofErr w:type="spellEnd"/>
      <w:r w:rsidR="000E43A3">
        <w:t xml:space="preserve"> REF)</w:t>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timing</w:t>
      </w:r>
      <w:r w:rsidR="000E43A3">
        <w:t xml:space="preserve"> (Grant REF)</w:t>
      </w:r>
      <w:r w:rsidR="00992367">
        <w:t xml:space="preserve">. 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 As a result, shifting marine fishery openings to coincide with a given migration phenology can be used to constrain effort at the MU, but not the CU, level. The Fraser River sockeye salmon MUs, along with their respective run timings and </w:t>
      </w:r>
      <w:r w:rsidR="006A3951">
        <w:t xml:space="preserve">the </w:t>
      </w:r>
      <w:r w:rsidR="00E06BE2">
        <w:t xml:space="preserve">component CUs included in </w:t>
      </w:r>
      <w:r w:rsidR="006A3951">
        <w:t>our</w:t>
      </w:r>
      <w:r w:rsidR="00E06BE2">
        <w:t xml:space="preserve"> analysis, are described in Table 1. </w:t>
      </w:r>
    </w:p>
    <w:p w14:paraId="750ECEF8" w14:textId="0FCED250" w:rsidR="00C72C7A" w:rsidRDefault="00C72C7A" w:rsidP="00C72C7A">
      <w:pPr>
        <w:ind w:firstLine="720"/>
      </w:pPr>
      <w:r>
        <w:t xml:space="preserve">Although the majority of Fraser River sockeye salmon were historically harvested in Canadian marine fisheries, </w:t>
      </w:r>
      <w:r w:rsidR="000E43A3">
        <w:t xml:space="preserve">adult </w:t>
      </w:r>
      <w:r>
        <w:t>mortality</w:t>
      </w:r>
      <w:r w:rsidR="000E43A3">
        <w:t xml:space="preserve"> </w:t>
      </w:r>
      <w:r>
        <w:t>from at least three other sources can be substantial</w:t>
      </w:r>
      <w:r w:rsidR="000E43A3" w:rsidRPr="000E43A3">
        <w:t xml:space="preserve"> </w:t>
      </w:r>
      <w:r w:rsidR="000E43A3">
        <w:t>prior to spawning</w:t>
      </w:r>
      <w:r>
        <w:t xml:space="preserve">. First, </w:t>
      </w:r>
      <w:r w:rsidR="000E43A3">
        <w:t xml:space="preserve">an American commercial fishery </w:t>
      </w:r>
      <w:r>
        <w:t>harvest</w:t>
      </w:r>
      <w:r w:rsidR="000E43A3">
        <w:t>s</w:t>
      </w:r>
      <w:r>
        <w:t xml:space="preserve"> returning sockeye salmon </w:t>
      </w:r>
      <w:r w:rsidR="000E43A3">
        <w:t>in waters between Washington and Vancouver Island</w:t>
      </w:r>
      <w:r>
        <w:t>. Second, individuals that pass through American and Canadian marine fisheries can experience high rates of en route mortality</w:t>
      </w:r>
      <w:r w:rsidR="000E43A3">
        <w:t xml:space="preserve"> during in-river migrations</w:t>
      </w:r>
      <w:r>
        <w:t>, presumably due to a combination of natural mortality (thermal stress, pathogen infection, predation) and unreported harvest (REF). En route mortality, which can exceed 60% in certain years (REF), appears to be correlated with migration phenology</w:t>
      </w:r>
      <w:r w:rsidR="000E43A3">
        <w:t xml:space="preserve"> (REF)</w:t>
      </w:r>
      <w:r>
        <w:t xml:space="preserve">, in-river temperatures (REF), and freshwater flow (REF). Finally, Fraser River sockeye may be harvested in </w:t>
      </w:r>
      <w:r w:rsidR="000E43A3">
        <w:t>various</w:t>
      </w:r>
      <w:r>
        <w:t xml:space="preserve"> in-river fisheries (e.g. food, social and cer</w:t>
      </w:r>
      <w:r w:rsidR="000E43A3">
        <w:t>emonial First Nations fisheries; recreational;</w:t>
      </w:r>
      <w:r>
        <w:t xml:space="preserve"> terminal demonstration fisheries), which are closer to spawning grounds and therefore more stock-specific.</w:t>
      </w:r>
    </w:p>
    <w:p w14:paraId="667FFEEE" w14:textId="07633BF5"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 xml:space="preserve">1973.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5763D251" w14:textId="77777777" w:rsidR="000835A0" w:rsidRDefault="00A91A4F" w:rsidP="00ED5A49">
      <w:pPr>
        <w:tabs>
          <w:tab w:val="left" w:pos="709"/>
        </w:tabs>
        <w:rPr>
          <w:i/>
        </w:rPr>
      </w:pPr>
      <w:r>
        <w:rPr>
          <w:i/>
        </w:rPr>
        <w:lastRenderedPageBreak/>
        <w:t>Synchrony metrics</w:t>
      </w:r>
    </w:p>
    <w:p w14:paraId="3DBCF2F6" w14:textId="7E49C53F"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t>(</w:t>
      </w:r>
      <w:proofErr w:type="spellStart"/>
      <w:r w:rsidR="00ED7E4C">
        <w:t>Loreau</w:t>
      </w:r>
      <w:proofErr w:type="spellEnd"/>
      <w:r w:rsidR="00ED7E4C">
        <w:t xml:space="preserve"> and de </w:t>
      </w:r>
      <w:proofErr w:type="spellStart"/>
      <w:r w:rsidR="00ED7E4C">
        <w:t>Mazancour</w:t>
      </w:r>
      <w:r w:rsidR="004A4853">
        <w:t>t</w:t>
      </w:r>
      <w:proofErr w:type="spellEnd"/>
      <w:r w:rsidR="00ED7E4C">
        <w:t xml:space="preserve"> 2008</w:t>
      </w:r>
      <w:r>
        <w:t>;</w:t>
      </w:r>
      <w:r w:rsidR="00ED7E4C">
        <w:t xml:space="preserve"> </w:t>
      </w:r>
      <w:r w:rsidR="000835A0">
        <w:t>Thibaut and Connolly 2013</w:t>
      </w:r>
      <w:r>
        <w:t xml:space="preserve">). Synchrony </w:t>
      </w:r>
      <w:r w:rsidR="000C23EB">
        <w:t xml:space="preserve">(Equation 1) </w:t>
      </w:r>
      <w:r>
        <w:t xml:space="preserve">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78C0233D" w:rsidR="000C23EB" w:rsidRDefault="00697A59" w:rsidP="006A3951">
      <w:r>
        <w:t xml:space="preserve">Here </w:t>
      </w:r>
      <w:r>
        <w:rPr>
          <w:i/>
        </w:rPr>
        <w:t xml:space="preserve">v </w:t>
      </w:r>
      <w:r>
        <w:t xml:space="preserve">denotes variance (over time) for populations </w:t>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aggregate (</w:t>
      </w:r>
      <w:proofErr w:type="spellStart"/>
      <w:r>
        <w:t>Loreau</w:t>
      </w:r>
      <w:proofErr w:type="spellEnd"/>
      <w:r>
        <w:t xml:space="preserve"> and de </w:t>
      </w:r>
      <w:proofErr w:type="spellStart"/>
      <w:r>
        <w:t>Mazancourt</w:t>
      </w:r>
      <w:proofErr w:type="spellEnd"/>
      <w:r>
        <w:t xml:space="preserve"> 2008; Thibault and Connolly 2013). </w:t>
      </w:r>
      <w:r w:rsidR="000C23EB" w:rsidRPr="00697A59">
        <w:t>This</w:t>
      </w:r>
      <w:r w:rsidR="000C23EB">
        <w:t xml:space="preserve"> synchrony index</w:t>
      </w:r>
      <w:r w:rsidR="002A7562">
        <w:t xml:space="preserve"> (</w:t>
      </w:r>
      <m:oMath>
        <m:r>
          <w:rPr>
            <w:rFonts w:ascii="Cambria Math" w:hAnsi="Cambria Math"/>
          </w:rPr>
          <m:t>φ</m:t>
        </m:r>
      </m:oMath>
      <w:r w:rsidR="002A7562">
        <w:t>)</w:t>
      </w:r>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424B71">
        <w:t xml:space="preserve"> As a result, it can be readily used to compare systems with disparate underlying dynamics or compositions.</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77B70AD6" w:rsidR="00ED7E4C" w:rsidRDefault="00BB7A46" w:rsidP="000C23EB">
      <w:r>
        <w:t>Equation</w:t>
      </w:r>
      <w:r w:rsidR="000C23EB">
        <w:t xml:space="preserve"> 2 </w:t>
      </w:r>
      <w:r w:rsidR="00697A59">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09DAA4B" w14:textId="1CA7FAD0" w:rsidR="000C23EB"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r w:rsidR="000C23EB">
        <w:t>Finally, we calculated the coefficient of variation for the aggregate (CV</w:t>
      </w:r>
      <w:r w:rsidR="000C23EB">
        <w:rPr>
          <w:vertAlign w:val="subscript"/>
        </w:rPr>
        <w:t>A</w:t>
      </w:r>
      <w:r w:rsidR="000C23EB">
        <w:t>) as a function of the first two metrics following Thibaut and Connolly (2013).</w:t>
      </w:r>
    </w:p>
    <w:p w14:paraId="2B9ACF7F" w14:textId="069B58CD" w:rsidR="000C23EB" w:rsidRDefault="00BB7A46" w:rsidP="000C23EB">
      <w:r>
        <w:t>Equation</w:t>
      </w:r>
      <w:r w:rsidR="000C23EB">
        <w:t xml:space="preserve"> 3 </w:t>
      </w:r>
      <w:r w:rsidR="0047719C">
        <w:tab/>
      </w:r>
      <w:r w:rsidR="002B2D86">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49F8D1EA"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A</w:t>
      </w:r>
      <w:r>
        <w:t>s synchrony increases, CV</w:t>
      </w:r>
      <w:r>
        <w:rPr>
          <w:vertAlign w:val="subscript"/>
        </w:rPr>
        <w:t>A</w:t>
      </w:r>
      <w:r>
        <w:t xml:space="preserve"> becomes </w:t>
      </w:r>
      <w:r w:rsidR="00D136FD">
        <w:t>more</w:t>
      </w:r>
      <w:r>
        <w:t xml:space="preserve"> similar to CV</w:t>
      </w:r>
      <w:r>
        <w:rPr>
          <w:vertAlign w:val="subscript"/>
        </w:rPr>
        <w:t>C</w:t>
      </w:r>
      <w:r>
        <w:t xml:space="preserve"> and CV</w:t>
      </w:r>
      <w:r>
        <w:rPr>
          <w:vertAlign w:val="subscript"/>
        </w:rPr>
        <w:t xml:space="preserve">A </w:t>
      </w:r>
      <w:r>
        <w:t>is dampened when components are asynchronous</w:t>
      </w:r>
      <w:r w:rsidR="00714028">
        <w:t xml:space="preserve">.  </w:t>
      </w:r>
    </w:p>
    <w:p w14:paraId="26E34B25" w14:textId="77777777" w:rsidR="000C23EB" w:rsidRDefault="000C23EB" w:rsidP="00A91A4F">
      <w:pPr>
        <w:rPr>
          <w:i/>
        </w:rPr>
      </w:pPr>
      <w:r>
        <w:rPr>
          <w:i/>
        </w:rPr>
        <w:t>Retrospective analysis</w:t>
      </w:r>
    </w:p>
    <w:p w14:paraId="7DB41CFD" w14:textId="35B70053" w:rsidR="00BC14E9" w:rsidRDefault="000C23EB" w:rsidP="00A91A4F">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of both spawner abundance and per capita productivity. </w:t>
      </w:r>
      <w:r w:rsidR="00BC14E9">
        <w:t xml:space="preserve">We used </w:t>
      </w:r>
      <w:r w:rsidR="00424B71">
        <w:t>log(R/S) as an index of productivity.</w:t>
      </w:r>
      <w:r w:rsidR="00BC14E9">
        <w:t xml:space="preserve"> For most CUs this</w:t>
      </w:r>
      <w:r w:rsidR="00424B71">
        <w:t xml:space="preserve"> metric was derived from a Ricker</w:t>
      </w:r>
      <w:r w:rsidR="00BC14E9">
        <w:t xml:space="preserve"> model:</w:t>
      </w:r>
    </w:p>
    <w:p w14:paraId="1AC3E3E3" w14:textId="35C9575F" w:rsidR="00BC14E9" w:rsidRDefault="00F42DD1" w:rsidP="00A91A4F">
      <w:r>
        <w:t>Equation 4</w:t>
      </w:r>
      <w:r>
        <w:tab/>
      </w:r>
      <w:r w:rsidR="00D136FD">
        <w:tab/>
      </w:r>
      <w:r w:rsidR="00D136FD">
        <w:tab/>
      </w:r>
      <w:r w:rsidR="00D136F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08D2767" w14:textId="5EE2D509" w:rsidR="004E2EDE" w:rsidRDefault="00A16FF3" w:rsidP="00A91A4F">
      <w:proofErr w:type="gramStart"/>
      <w:r>
        <w:lastRenderedPageBreak/>
        <w:t>w</w:t>
      </w:r>
      <w:r w:rsidR="00BC14E9">
        <w:t>here</w:t>
      </w:r>
      <w:proofErr w:type="gramEnd"/>
      <w:r w:rsidR="00BC14E9">
        <w:t xml:space="preserve"> </w:t>
      </w:r>
      <w:proofErr w:type="spellStart"/>
      <w:r w:rsidR="00BC14E9">
        <w:rPr>
          <w:i/>
        </w:rPr>
        <w:t>i</w:t>
      </w:r>
      <w:proofErr w:type="spellEnd"/>
      <w:r w:rsidR="00BC14E9">
        <w:rPr>
          <w:i/>
        </w:rPr>
        <w:t xml:space="preserve"> </w:t>
      </w:r>
      <w:r w:rsidR="00F42DD1">
        <w:t>represents a CU</w:t>
      </w:r>
      <w:r w:rsidR="00BC14E9">
        <w:t xml:space="preserve">, </w:t>
      </w:r>
      <w:r w:rsidR="00F42DD1">
        <w:rPr>
          <w:i/>
        </w:rPr>
        <w:t>y</w:t>
      </w:r>
      <w:r w:rsidR="00BC14E9">
        <w:t xml:space="preserve"> </w:t>
      </w:r>
      <w:r w:rsidR="004E2EDE">
        <w:t>is a given year</w:t>
      </w:r>
      <w:r w:rsidR="00BC14E9">
        <w:t xml:space="preserve">, </w:t>
      </w:r>
      <w:r w:rsidR="00BC14E9">
        <w:rPr>
          <w:i/>
        </w:rPr>
        <w:t>R</w:t>
      </w:r>
      <w:r w:rsidR="00BC14E9">
        <w:t xml:space="preserve"> the number of recruits (number of offspring that return to spawn </w:t>
      </w:r>
      <w:r w:rsidR="00F42DD1">
        <w:t>or are captured in the fishery)</w:t>
      </w:r>
      <w:r w:rsidR="004E2EDE">
        <w:t>,</w:t>
      </w:r>
      <w:r w:rsidR="00F42DD1">
        <w:t xml:space="preserve"> and</w:t>
      </w:r>
      <w:r w:rsidR="00BC14E9">
        <w:t xml:space="preserve"> </w:t>
      </w:r>
      <w:r w:rsidR="00BC14E9">
        <w:rPr>
          <w:i/>
        </w:rPr>
        <w:t xml:space="preserve">S </w:t>
      </w:r>
      <w:r w:rsidR="00F42DD1">
        <w:t xml:space="preserve">the number of </w:t>
      </w:r>
      <w:proofErr w:type="spellStart"/>
      <w:r w:rsidR="00F42DD1">
        <w:t>spawners</w:t>
      </w:r>
      <w:proofErr w:type="spellEnd"/>
      <w:r w:rsidR="00F42DD1">
        <w:t>. The parameter</w:t>
      </w:r>
      <w:r w:rsidR="00BC14E9">
        <w:t xml:space="preserve"> </w:t>
      </w:r>
      <m:oMath>
        <m:r>
          <w:rPr>
            <w:rFonts w:ascii="Cambria Math" w:hAnsi="Cambria Math"/>
          </w:rPr>
          <m:t>α</m:t>
        </m:r>
      </m:oMath>
      <w:r w:rsidR="004E2EDE">
        <w:t xml:space="preserve"> </w:t>
      </w:r>
      <w:r w:rsidR="00F42DD1">
        <w:t xml:space="preserve">represents the number of recruits produced per spawner at low abundance </w:t>
      </w:r>
      <w:r w:rsidR="00BC14E9">
        <w:t xml:space="preserve">and </w:t>
      </w:r>
      <m:oMath>
        <m:r>
          <w:rPr>
            <w:rFonts w:ascii="Cambria Math" w:hAnsi="Cambria Math"/>
          </w:rPr>
          <m:t>β</m:t>
        </m:r>
      </m:oMath>
      <w:r w:rsidR="00BC14E9">
        <w:rPr>
          <w:i/>
        </w:rPr>
        <w:t xml:space="preserve"> </w:t>
      </w:r>
      <w:r w:rsidR="00BC14E9">
        <w:t>the density-dependent parameter</w:t>
      </w:r>
      <w:r w:rsidR="00F42DD1">
        <w:t xml:space="preserve">, the reciprocal of the number of </w:t>
      </w:r>
      <w:proofErr w:type="spellStart"/>
      <w:r w:rsidR="00F42DD1">
        <w:t>spawners</w:t>
      </w:r>
      <w:proofErr w:type="spellEnd"/>
      <w:r w:rsidR="00F42DD1">
        <w:t xml:space="preserve"> that produce maximum recruits</w:t>
      </w:r>
      <w:r w:rsidR="00BC14E9">
        <w:t xml:space="preserve">. </w:t>
      </w:r>
      <w:r w:rsidR="009322F4">
        <w:t>This model can be arranged to account for normally distributed process error</w:t>
      </w:r>
      <w:r w:rsidR="00EB655E">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9322F4">
        <w:rPr>
          <w:rFonts w:eastAsiaTheme="minorEastAsia"/>
        </w:rPr>
        <w:t xml:space="preserve"> as</w:t>
      </w:r>
    </w:p>
    <w:p w14:paraId="5AC9D7DA" w14:textId="75F6D7FC" w:rsidR="009322F4" w:rsidRDefault="004E2EDE" w:rsidP="005D6C13">
      <w:pPr>
        <w:rPr>
          <w:rFonts w:eastAsiaTheme="minorEastAsia"/>
        </w:rPr>
      </w:pPr>
      <w:r>
        <w:t>Equation 5</w:t>
      </w:r>
      <w:r>
        <w:tab/>
      </w:r>
      <w:r w:rsidR="00D136FD">
        <w:rPr>
          <w:rFonts w:eastAsiaTheme="minorEastAsia"/>
        </w:rPr>
        <w:tab/>
      </w:r>
      <w:r w:rsidR="00D136F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322F4">
        <w:rPr>
          <w:rFonts w:eastAsiaTheme="minorEastAsia"/>
        </w:rPr>
        <w:tab/>
      </w:r>
    </w:p>
    <w:p w14:paraId="34887F4F" w14:textId="35A1F156" w:rsidR="005D6C13" w:rsidRPr="009322F4" w:rsidRDefault="009322F4" w:rsidP="009322F4">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3CB63127" w14:textId="77777777" w:rsidR="005D6C13" w:rsidRDefault="005D6C13" w:rsidP="005D6C13">
      <w:pPr>
        <w:jc w:val="center"/>
        <w:rPr>
          <w:rFonts w:eastAsiaTheme="minorEastAsia"/>
        </w:rPr>
      </w:pPr>
    </w:p>
    <w:p w14:paraId="78C68F26" w14:textId="3EB622DF" w:rsidR="000C23EB" w:rsidRDefault="00BC14E9" w:rsidP="00EB655E">
      <w:r>
        <w:t>The productivity of a subset of CUs with</w:t>
      </w:r>
      <w:r w:rsidR="00D40465">
        <w:t xml:space="preserve"> cyclic dynamics (Table 1)</w:t>
      </w:r>
      <w:r>
        <w:t xml:space="preserve"> was estimated using a Larkin model, a modified version of the Ricker model that accounts for delayed den</w:t>
      </w:r>
      <w:r w:rsidR="00B42D41">
        <w:t>sity-depen</w:t>
      </w:r>
      <w:r>
        <w:t>dent effects</w:t>
      </w:r>
      <w:r w:rsidR="00B42D41">
        <w:t xml:space="preserve"> (details in supplement)</w:t>
      </w:r>
      <w:r>
        <w:t>.</w:t>
      </w:r>
      <w:r w:rsidR="00B42D41">
        <w:t xml:space="preserve"> Whether</w:t>
      </w:r>
      <w:r w:rsidR="00714028">
        <w:t xml:space="preserve"> we estimated</w:t>
      </w:r>
      <w:r w:rsidR="00B42D41">
        <w:t xml:space="preserve"> productivity </w:t>
      </w:r>
      <w:r w:rsidR="00714028">
        <w:t xml:space="preserve">for a given CU </w:t>
      </w:r>
      <w:r w:rsidR="00B42D41">
        <w:t xml:space="preserve">using a </w:t>
      </w:r>
      <w:r w:rsidR="00714028">
        <w:t>Ricker or Larkin model followed assignments made</w:t>
      </w:r>
      <w:r w:rsidR="00B42D41">
        <w:t xml:space="preserve"> in the most recent Wild Salmon Policy assessment (REF). </w:t>
      </w:r>
    </w:p>
    <w:p w14:paraId="2C77A1F0" w14:textId="77777777" w:rsidR="00A91A4F" w:rsidRDefault="00A91A4F" w:rsidP="00A91A4F">
      <w:pPr>
        <w:rPr>
          <w:i/>
        </w:rPr>
      </w:pPr>
      <w:r>
        <w:rPr>
          <w:i/>
        </w:rPr>
        <w:t>Forward simulation</w:t>
      </w:r>
    </w:p>
    <w:p w14:paraId="41F59EDA" w14:textId="00C3574F" w:rsidR="008518AD" w:rsidRDefault="008518AD" w:rsidP="00A91A4F">
      <w:pPr>
        <w:rPr>
          <w:i/>
        </w:rPr>
      </w:pPr>
      <w:r>
        <w:rPr>
          <w:i/>
        </w:rPr>
        <w:t xml:space="preserve">Process </w:t>
      </w:r>
      <w:proofErr w:type="spellStart"/>
      <w:r>
        <w:rPr>
          <w:i/>
        </w:rPr>
        <w:t>submodel</w:t>
      </w:r>
      <w:proofErr w:type="spellEnd"/>
    </w:p>
    <w:p w14:paraId="04FE67ED" w14:textId="62ADF6DE" w:rsidR="00B40124" w:rsidRDefault="00B42D41" w:rsidP="00463DBD">
      <w:pPr>
        <w:tabs>
          <w:tab w:val="left" w:pos="284"/>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 models </w:t>
      </w:r>
      <w:r w:rsidR="00B40124">
        <w:t>equivalent to Equation 5</w:t>
      </w:r>
      <w:r w:rsidR="00EB655E">
        <w:t xml:space="preserve">. </w:t>
      </w:r>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 xml:space="preserve">generated from an external, CU-specific Bayesian stock recruit analysis (ref to FRSSI). </w:t>
      </w:r>
      <w:r w:rsidR="00EB655E">
        <w:t xml:space="preserve">To account for autocorrelation </w:t>
      </w:r>
      <w:r w:rsidR="00B40124">
        <w:t xml:space="preserve">and incorporate covariation among CUs we simulated deviations from the stock-recruitment relationship as </w:t>
      </w:r>
    </w:p>
    <w:p w14:paraId="6DFBD4C3" w14:textId="51A9A698" w:rsidR="00B40124" w:rsidRPr="00B40124" w:rsidRDefault="003C77F8" w:rsidP="00B40124">
      <m:oMathPara>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m:oMathPara>
    </w:p>
    <w:p w14:paraId="75BFAB50" w14:textId="0AD91974" w:rsidR="004F6C38" w:rsidRDefault="003C77F8"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3C77F8"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5151550A" w:rsidR="004F6C38" w:rsidRDefault="004F6C38" w:rsidP="004F6C38">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 xml:space="preserve">these models.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061B4B8E" w:rsidR="00D20FCD" w:rsidRDefault="0051250B" w:rsidP="002800A9">
      <w:pPr>
        <w:ind w:firstLine="720"/>
      </w:pPr>
      <w:r>
        <w:lastRenderedPageBreak/>
        <w:t>We also incorporated a second 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D20FCD">
        <w:rPr>
          <w:rFonts w:eastAsiaTheme="minorEastAsia"/>
        </w:rPr>
        <w:t>(REF); however,</w:t>
      </w:r>
      <w:r>
        <w:t xml:space="preserve"> </w:t>
      </w:r>
      <w:r w:rsidR="00D20FCD">
        <w:t>r</w:t>
      </w:r>
      <w:r>
        <w:t>ather than manipulate per capita productivity directly,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 xml:space="preserve">y-tailed) in a subset of years. Thus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p>
    <w:p w14:paraId="4013A24E" w14:textId="22AD67A6" w:rsidR="00D20FCD" w:rsidRPr="008518AD" w:rsidRDefault="003C77F8" w:rsidP="00D20FCD">
      <w:pPr>
        <w:rPr>
          <w:rFonts w:eastAsiaTheme="minorEastAsia"/>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 xml:space="preserve">Student </m:t>
          </m:r>
          <m:r>
            <w:rPr>
              <w:rFonts w:ascii="Cambria Math" w:hAnsi="Cambria Math"/>
            </w:rPr>
            <m:t>t</m:t>
          </m:r>
          <m:d>
            <m:dPr>
              <m:ctrlPr>
                <w:rPr>
                  <w:rFonts w:ascii="Cambria Math" w:hAnsi="Cambria Math"/>
                </w:rPr>
              </m:ctrlPr>
            </m:dPr>
            <m:e>
              <m:r>
                <m:rPr>
                  <m:sty m:val="p"/>
                </m:rPr>
                <w:rPr>
                  <w:rFonts w:ascii="Cambria Math" w:hAnsi="Cambria Math"/>
                </w:rPr>
                <m:t xml:space="preserve"> 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r>
                <m:rPr>
                  <m:sty m:val="p"/>
                </m:rPr>
                <w:rPr>
                  <w:rFonts w:ascii="Cambria Math" w:hAnsi="Cambria Math"/>
                </w:rPr>
                <m:t xml:space="preserve"> </m:t>
              </m:r>
              <m:ctrlPr>
                <w:rPr>
                  <w:rFonts w:ascii="Cambria Math" w:eastAsiaTheme="minorEastAsia" w:hAnsi="Cambria Math"/>
                  <w:i/>
                </w:rPr>
              </m:ctrlPr>
            </m:e>
          </m:d>
        </m:oMath>
      </m:oMathPara>
    </w:p>
    <w:p w14:paraId="558FAB95" w14:textId="23433C07" w:rsidR="0051250B" w:rsidRDefault="00D20FCD" w:rsidP="008518AD">
      <w:pPr>
        <w:rPr>
          <w:rFonts w:eastAsiaTheme="minorEastAsia"/>
        </w:rPr>
      </w:pPr>
      <w:r>
        <w:t xml:space="preserve">Where </w:t>
      </w:r>
      <w:r w:rsidR="007014D4">
        <w:rPr>
          <w:b/>
        </w:rPr>
        <w:t>V</w:t>
      </w:r>
      <w:r w:rsidR="008518AD">
        <w:t xml:space="preserve"> is defined as abo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oaches the normal distribution (Anderson ref). </w:t>
      </w:r>
      <w:r w:rsidR="008518AD">
        <w:t xml:space="preserve">When </w:t>
      </w:r>
      <m:oMath>
        <m:r>
          <w:rPr>
            <w:rFonts w:ascii="Cambria Math" w:hAnsi="Cambria Math"/>
          </w:rPr>
          <m:t>γ</m:t>
        </m:r>
      </m:oMath>
      <w:r w:rsidR="008518AD">
        <w:t xml:space="preserve"> is negative the distribution is left-skewed, when it is positive it is right-skewed. We assigned relatively moderate values to both parameters </w:t>
      </w:r>
      <m:oMath>
        <m:r>
          <w:rPr>
            <w:rFonts w:ascii="Cambria Math" w:hAnsi="Cambria Math"/>
          </w:rPr>
          <m:t>(v=7;γ=-0.5)</m:t>
        </m:r>
      </m:oMath>
      <w:r w:rsidR="008518AD">
        <w:rPr>
          <w:rFonts w:eastAsiaTheme="minorEastAsia"/>
        </w:rPr>
        <w:t xml:space="preserve">. In the low productivity scenario we sampled from the Student </w:t>
      </w:r>
      <w:r w:rsidR="008518AD">
        <w:rPr>
          <w:rFonts w:eastAsiaTheme="minorEastAsia"/>
          <w:i/>
        </w:rPr>
        <w:t>t</w:t>
      </w:r>
      <w:r w:rsidR="008518AD">
        <w:rPr>
          <w:rFonts w:eastAsiaTheme="minorEastAsia"/>
        </w:rPr>
        <w:t xml:space="preserve"> distribution with a mean frequency of 0.3, resulting in an increased likelihood of recruitment failures in approximately one third of years.</w:t>
      </w:r>
    </w:p>
    <w:p w14:paraId="3C089EA2" w14:textId="4E893501" w:rsidR="008518AD" w:rsidRPr="008518AD" w:rsidRDefault="008518AD" w:rsidP="008518AD">
      <w:pPr>
        <w:rPr>
          <w:i/>
        </w:rPr>
      </w:pPr>
      <w:r>
        <w:rPr>
          <w:rFonts w:eastAsiaTheme="minorEastAsia"/>
          <w:i/>
        </w:rPr>
        <w:t xml:space="preserve">Management </w:t>
      </w:r>
      <w:proofErr w:type="spellStart"/>
      <w:r>
        <w:rPr>
          <w:rFonts w:eastAsiaTheme="minorEastAsia"/>
          <w:i/>
        </w:rPr>
        <w:t>submodel</w:t>
      </w:r>
      <w:proofErr w:type="spellEnd"/>
    </w:p>
    <w:p w14:paraId="4FE1128E" w14:textId="2896A319" w:rsidR="002800A9" w:rsidRPr="00BF0BBF" w:rsidRDefault="005A0A00" w:rsidP="00DA242F">
      <w:pPr>
        <w:ind w:firstLine="720"/>
      </w:pPr>
      <w:r>
        <w:t>To adequately represent the framework used to manage Fraser River sockeye salmon w</w:t>
      </w:r>
      <w:r w:rsidR="0045142B">
        <w:t>e modeled four sequential sources of mortality</w:t>
      </w:r>
      <w:r w:rsidR="00FE3E50">
        <w:t xml:space="preserve">: </w:t>
      </w:r>
      <w:r w:rsidR="0045142B">
        <w:t>American fisheries, Canadian mixed-stock fisheries, en route mortality</w:t>
      </w:r>
      <w:r>
        <w:t xml:space="preserve"> during freshwater migration</w:t>
      </w:r>
      <w:r w:rsidR="0045142B">
        <w:t xml:space="preserve">, and </w:t>
      </w:r>
      <w:r>
        <w:t xml:space="preserve">terminal </w:t>
      </w:r>
      <w:r w:rsidR="0045142B">
        <w:t xml:space="preserve">Canadian single-stock fisheries. </w:t>
      </w:r>
      <w:r w:rsidR="002800A9">
        <w:t>Total allowable catches</w:t>
      </w:r>
      <w:r w:rsidR="00166B5A">
        <w:t xml:space="preserve"> (TAC)</w:t>
      </w:r>
      <w:r w:rsidR="0045142B">
        <w:t xml:space="preserve"> in</w:t>
      </w:r>
      <w:r w:rsidR="00FE3E50">
        <w:t xml:space="preserve"> both American and</w:t>
      </w:r>
      <w:r w:rsidR="0045142B">
        <w:t xml:space="preserve"> Canadian fisheries were </w:t>
      </w:r>
      <w:r w:rsidR="002800A9">
        <w:t>calculated using</w:t>
      </w:r>
      <w:r w:rsidR="00D40465">
        <w:t xml:space="preserve"> a harvest control rule (HCR) that replicates the Total Allowable Mortality framework currently </w:t>
      </w:r>
      <w:r>
        <w:t>in use</w:t>
      </w:r>
      <w:r w:rsidR="00EB655E">
        <w:t xml:space="preserve"> (REF)</w:t>
      </w:r>
      <w:r w:rsidR="001E3FCB">
        <w:t>. Br</w:t>
      </w:r>
      <w:r w:rsidR="00A44098">
        <w:t>oadly speaking, this HCR</w:t>
      </w:r>
      <w:r w:rsidR="001E3FCB">
        <w:t xml:space="preserve"> </w:t>
      </w:r>
      <w:r w:rsidR="00EB655E">
        <w:t xml:space="preserve">uses </w:t>
      </w:r>
      <w:r w:rsidR="001E3FCB">
        <w:t>in-</w:t>
      </w:r>
      <w:r w:rsidR="00EB655E">
        <w:t xml:space="preserve">season </w:t>
      </w:r>
      <w:r w:rsidR="000715F4">
        <w:t>estimates</w:t>
      </w:r>
      <w:r w:rsidR="00EB655E">
        <w:t xml:space="preserve"> of recruitment </w:t>
      </w:r>
      <w:r w:rsidR="000715F4">
        <w:t xml:space="preserve">derived from test fisheries </w:t>
      </w:r>
      <w:r w:rsidR="00EB655E">
        <w:t xml:space="preserve">to adjust target exploitation rates </w:t>
      </w:r>
      <w:r w:rsidR="000715F4">
        <w:t>and</w:t>
      </w:r>
      <w:r w:rsidR="00EB655E">
        <w:t xml:space="preserve"> meet</w:t>
      </w:r>
      <w:r w:rsidR="00A44098">
        <w:t xml:space="preserve"> escapement goals</w:t>
      </w:r>
      <w:r w:rsidR="002800A9">
        <w:t xml:space="preserve"> specific to each management unit (MU)</w:t>
      </w:r>
      <w:r w:rsidR="001E3FCB">
        <w:t xml:space="preserve">. </w:t>
      </w:r>
      <w:r w:rsidR="00EB655E">
        <w:t>If</w:t>
      </w:r>
      <w:r w:rsidR="001E3FCB">
        <w:t xml:space="preserve"> in-season recruitment </w:t>
      </w:r>
      <w:r w:rsidR="000715F4">
        <w:t xml:space="preserve">estimates </w:t>
      </w:r>
      <w:r w:rsidR="001E3FCB">
        <w:t xml:space="preserve">exceed </w:t>
      </w:r>
      <w:r w:rsidR="00EB655E">
        <w:t>escapement goals</w:t>
      </w:r>
      <w:r w:rsidR="001E3FCB">
        <w:t>, the HCR switches to a fixed</w:t>
      </w:r>
      <w:r w:rsidR="00EB655E">
        <w:t xml:space="preserve"> maximum</w:t>
      </w:r>
      <w:r w:rsidR="00192B01">
        <w:t xml:space="preserve"> target mortality rate.</w:t>
      </w:r>
      <w:r>
        <w:t xml:space="preserve"> Escapement goals </w:t>
      </w:r>
      <w:r w:rsidR="002800A9">
        <w:t xml:space="preserve">vary </w:t>
      </w:r>
      <w:r>
        <w:t xml:space="preserve">among years due to </w:t>
      </w:r>
      <w:r w:rsidR="00211AC2">
        <w:t xml:space="preserve">persistent </w:t>
      </w:r>
      <w:r>
        <w:t>cycles present in several CUs</w:t>
      </w:r>
      <w:r w:rsidR="002800A9">
        <w:t xml:space="preserve"> and</w:t>
      </w:r>
      <w:r>
        <w:t xml:space="preserve"> are typically adjusted downwards to account for mortality during upstream migration.</w:t>
      </w:r>
      <w:r w:rsidR="00192B01">
        <w:t xml:space="preserve"> </w:t>
      </w:r>
      <w:commentRangeStart w:id="1"/>
      <w:r w:rsidR="002F10BF">
        <w:t>Deta</w:t>
      </w:r>
      <w:r w:rsidR="002800A9">
        <w:t xml:space="preserve">ils of the harvest control rule, </w:t>
      </w:r>
      <w:r w:rsidR="00192B01">
        <w:t>mortality calculations</w:t>
      </w:r>
      <w:r w:rsidR="002800A9">
        <w:t>, and parameter specifications</w:t>
      </w:r>
      <w:r w:rsidR="00192B01">
        <w:t xml:space="preserve"> </w:t>
      </w:r>
      <w:r w:rsidR="002F10BF">
        <w:t>are described in Appendix 1.</w:t>
      </w:r>
      <w:commentRangeEnd w:id="1"/>
      <w:r w:rsidR="002800A9">
        <w:rPr>
          <w:rStyle w:val="CommentReference"/>
        </w:rPr>
        <w:commentReference w:id="1"/>
      </w:r>
    </w:p>
    <w:p w14:paraId="713E5E3C" w14:textId="3A9B0BFB" w:rsidR="00422BF4" w:rsidRPr="00422BF4" w:rsidRDefault="00DA242F" w:rsidP="00D40465">
      <w:pPr>
        <w:rPr>
          <w:i/>
        </w:rPr>
      </w:pPr>
      <w:r>
        <w:rPr>
          <w:i/>
        </w:rPr>
        <w:t>Component variability and synchrony “treatments”</w:t>
      </w:r>
    </w:p>
    <w:p w14:paraId="6C0A86CB" w14:textId="2FC3DA21" w:rsidR="002800A9"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422BF4">
        <w:t xml:space="preserve"> in Eq. </w:t>
      </w:r>
      <w:r w:rsidR="00422BF4" w:rsidRPr="00422BF4">
        <w:rPr>
          <w:highlight w:val="yellow"/>
        </w:rPr>
        <w:t>X</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7C1550">
        <w:rPr>
          <w:rFonts w:eastAsiaTheme="minorEastAsia"/>
          <w:bCs/>
          <w:color w:val="222222"/>
          <w:shd w:val="clear" w:color="auto" w:fill="FFFFFF"/>
        </w:rPr>
        <w:t xml:space="preserve"> (Table 1)</w:t>
      </w:r>
      <w:r w:rsidR="007C1550">
        <w:rPr>
          <w:rFonts w:eastAsiaTheme="minorEastAsia"/>
        </w:rPr>
        <w:t xml:space="preserve">. Each operating model represents a </w:t>
      </w:r>
      <w:r w:rsidR="009322F4">
        <w:rPr>
          <w:rFonts w:eastAsiaTheme="minorEastAsia"/>
        </w:rPr>
        <w:t>distinct</w:t>
      </w:r>
      <w:r w:rsidR="007C1550">
        <w:rPr>
          <w:rFonts w:eastAsiaTheme="minorEastAsia"/>
        </w:rPr>
        <w:t xml:space="preserve"> component variabi</w:t>
      </w:r>
      <w:r w:rsidR="00DA242F">
        <w:rPr>
          <w:rFonts w:eastAsiaTheme="minorEastAsia"/>
        </w:rPr>
        <w:t xml:space="preserve">lity and synchrony “treatment”. We created component variance treatments by adjusting CU-specific estimates of process variance </w:t>
      </w:r>
      <m:oMath>
        <m:r>
          <w:rPr>
            <w:rFonts w:ascii="Cambria Math" w:hAnsi="Cambria Math"/>
          </w:rPr>
          <m:t>σ</m:t>
        </m:r>
      </m:oMath>
      <w:r w:rsidR="00211AC2">
        <w:rPr>
          <w:rFonts w:eastAsiaTheme="minorEastAsia"/>
        </w:rPr>
        <w:t xml:space="preserve"> up or down – for example, </w:t>
      </w:r>
      <w:r w:rsidR="00DA242F">
        <w:rPr>
          <w:rFonts w:eastAsiaTheme="minorEastAsia"/>
        </w:rPr>
        <w:t>the “high CV</w:t>
      </w:r>
      <w:r w:rsidR="00DA242F">
        <w:rPr>
          <w:rFonts w:eastAsiaTheme="minorEastAsia"/>
          <w:vertAlign w:val="subscript"/>
        </w:rPr>
        <w:t>C</w:t>
      </w:r>
      <w:r w:rsidR="00DA242F">
        <w:rPr>
          <w:rFonts w:eastAsiaTheme="minorEastAsia"/>
        </w:rPr>
        <w:t xml:space="preserve">” </w:t>
      </w:r>
      <w:r w:rsidR="00211AC2">
        <w:rPr>
          <w:rFonts w:eastAsiaTheme="minorEastAsia"/>
        </w:rPr>
        <w:t xml:space="preserve">treatment </w:t>
      </w:r>
      <w:r w:rsidR="00DA242F">
        <w:rPr>
          <w:rFonts w:eastAsiaTheme="minorEastAsia"/>
        </w:rPr>
        <w:t xml:space="preserve">represents a 50% increase in process variance. We created synchrony treatments by setting the correlation coefficient </w:t>
      </w:r>
      <m:oMath>
        <m:r>
          <w:rPr>
            <w:rFonts w:ascii="Cambria Math" w:hAnsi="Cambria Math"/>
          </w:rPr>
          <m:t>ρ</m:t>
        </m:r>
      </m:oMath>
      <w:r w:rsidR="00DA242F">
        <w:t xml:space="preserve"> at values that produced </w:t>
      </w:r>
      <m:oMath>
        <m:r>
          <w:rPr>
            <w:rFonts w:ascii="Cambria Math" w:hAnsi="Cambria Math"/>
          </w:rPr>
          <m:t>φ</m:t>
        </m:r>
      </m:oMath>
      <w:r w:rsidR="00DA242F">
        <w:t xml:space="preserve"> values consistent with historical observations, current observations, or values moderately higher than present. </w:t>
      </w:r>
      <w:r w:rsidR="00422BF4">
        <w:t xml:space="preserve">We introduced additional stochasticity into the model via </w:t>
      </w:r>
      <w:proofErr w:type="spellStart"/>
      <w:r w:rsidR="00155B1C">
        <w:t>interannual</w:t>
      </w:r>
      <w:proofErr w:type="spellEnd"/>
      <w:r w:rsidR="00155B1C">
        <w:t xml:space="preserve"> </w:t>
      </w:r>
      <w:r w:rsidR="00422BF4">
        <w:t>variation in</w:t>
      </w:r>
      <w:r w:rsidR="009322F4">
        <w:t>:</w:t>
      </w:r>
      <w:r w:rsidR="00422BF4">
        <w:t xml:space="preserve"> age at maturity (lognormal), </w:t>
      </w:r>
      <w:r w:rsidR="007C1550">
        <w:t>in-season abundance</w:t>
      </w:r>
      <w:r w:rsidR="009322F4">
        <w:t xml:space="preserve"> estimates</w:t>
      </w:r>
      <w:r w:rsidR="007C1550">
        <w:t xml:space="preserve"> error</w:t>
      </w:r>
      <w:r w:rsidR="00422BF4">
        <w:t xml:space="preserve">, </w:t>
      </w:r>
      <w:r w:rsidR="00F07D48">
        <w:t xml:space="preserve">en route mortality, </w:t>
      </w:r>
      <w:r w:rsidR="00422BF4">
        <w:t>and outcome uncertainty (</w:t>
      </w:r>
      <w:r w:rsidR="00BF0BBF">
        <w:t xml:space="preserve">Table </w:t>
      </w:r>
      <w:r w:rsidR="00BF0BBF">
        <w:lastRenderedPageBreak/>
        <w:t>2</w:t>
      </w:r>
      <w:r w:rsidR="00422BF4">
        <w:t xml:space="preserve">). Although the parameters for these variables did not change across the tested operating models, we increased and decreased each in a series of sensitivity analyses to ensure </w:t>
      </w:r>
      <w:r w:rsidR="00BF0BBF">
        <w:t xml:space="preserve">that </w:t>
      </w:r>
      <w:r w:rsidR="00422BF4">
        <w:t>our resu</w:t>
      </w:r>
      <w:r w:rsidR="00155B1C">
        <w:t>lts were robust to assumptions</w:t>
      </w:r>
      <w:r w:rsidR="00422BF4">
        <w:t>.</w:t>
      </w:r>
      <w:r w:rsidR="00155B1C">
        <w:t xml:space="preserve"> Details of how each process was parameterized, as well as the results of the sensitivity analyses, are provided in the online supplement.</w:t>
      </w:r>
    </w:p>
    <w:p w14:paraId="10B8BFCB" w14:textId="1AA29256" w:rsidR="00422BF4" w:rsidRDefault="00422BF4" w:rsidP="00D40465">
      <w:pPr>
        <w:rPr>
          <w:i/>
        </w:rPr>
      </w:pPr>
      <w:r>
        <w:rPr>
          <w:i/>
        </w:rPr>
        <w:t>Evaluating model performance</w:t>
      </w:r>
    </w:p>
    <w:p w14:paraId="0891A476" w14:textId="3FBE2EE8"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t>,</w:t>
      </w:r>
      <w:r>
        <w:rPr>
          <w:vertAlign w:val="subscript"/>
        </w:rPr>
        <w:t xml:space="preserve"> </w:t>
      </w:r>
      <m:oMath>
        <m:r>
          <w:rPr>
            <w:rFonts w:ascii="Cambria Math" w:hAnsi="Cambria Math"/>
          </w:rPr>
          <m:t>φ</m:t>
        </m:r>
      </m:oMath>
      <w:r>
        <w:rPr>
          <w:rFonts w:ascii="Calibri" w:hAnsi="Calibri"/>
        </w:rPr>
        <w:t xml:space="preserve"> and CV</w:t>
      </w:r>
      <w:r>
        <w:rPr>
          <w:rFonts w:ascii="Calibri" w:hAnsi="Calibri"/>
          <w:vertAlign w:val="subscript"/>
        </w:rPr>
        <w:t>A</w:t>
      </w:r>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d management objectives (Table X). The first conservation-based PM was r</w:t>
      </w:r>
      <w:r w:rsidR="00F07D48">
        <w:rPr>
          <w:rFonts w:ascii="Calibri" w:hAnsi="Calibri"/>
        </w:rPr>
        <w:t>ecruit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 xml:space="preserve">number of individuals (at the aggregate level, i.e. summed across CUs) that </w:t>
      </w:r>
      <w:r w:rsidR="00211AC2">
        <w:rPr>
          <w:rFonts w:ascii="Calibri" w:hAnsi="Calibri"/>
        </w:rPr>
        <w:t>were</w:t>
      </w:r>
      <w:r w:rsidR="00F07D48">
        <w:rPr>
          <w:rFonts w:ascii="Calibri" w:hAnsi="Calibri"/>
        </w:rPr>
        <w:t xml:space="preserve"> available to harvest or escape to spawning grounds each year. </w:t>
      </w:r>
      <w:r w:rsidR="000C51BA">
        <w:rPr>
          <w:rFonts w:ascii="Calibri" w:hAnsi="Calibri"/>
        </w:rPr>
        <w:t xml:space="preserve">The second and third 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 respectively</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in one generation in the absence of fishing mortality (WSP ref, Holt ref). The equations used to estimate these metrics are presented in the appendix. Finally, we calculated the proportion of CUs extirpated at the end of the simulation period as an estimate of extinction risk.</w:t>
      </w:r>
    </w:p>
    <w:p w14:paraId="565EF24C" w14:textId="2627753B" w:rsidR="002800A9" w:rsidRDefault="00AF3F2B" w:rsidP="00D40465">
      <w:pPr>
        <w:rPr>
          <w:rFonts w:ascii="Calibri" w:hAnsi="Calibri"/>
        </w:rPr>
      </w:pPr>
      <w:r>
        <w:rPr>
          <w:rFonts w:ascii="Calibri" w:hAnsi="Calibri"/>
        </w:rPr>
        <w:tab/>
        <w:t xml:space="preserve">The catch-based PMs included median catch </w:t>
      </w:r>
      <w:r w:rsidR="00166B5A">
        <w:rPr>
          <w:rFonts w:ascii="Calibri" w:hAnsi="Calibri"/>
        </w:rPr>
        <w:t>during</w:t>
      </w:r>
      <w:r>
        <w:rPr>
          <w:rFonts w:ascii="Calibri" w:hAnsi="Calibri"/>
        </w:rPr>
        <w:t xml:space="preserve"> the simulation </w:t>
      </w:r>
      <w:r w:rsidR="00166B5A">
        <w:rPr>
          <w:rFonts w:ascii="Calibri" w:hAnsi="Calibri"/>
        </w:rPr>
        <w:t xml:space="preserve">period </w:t>
      </w:r>
      <w:r>
        <w:rPr>
          <w:rFonts w:ascii="Calibri" w:hAnsi="Calibri"/>
        </w:rPr>
        <w:t>as an analogue to recruit abun</w:t>
      </w:r>
      <w:r w:rsidR="00166B5A">
        <w:rPr>
          <w:rFonts w:ascii="Calibri" w:hAnsi="Calibri"/>
        </w:rPr>
        <w:t>dance, as well as three PMs associated with fishery benchmarks. The proportion of fisheries open was estimated as the proportion MUs with an abundance of recruits greater than the minimum escapement target (as determined by the harvest control rule described above). The PM represents the temporal mean of that proportion. The last two catch-based PMs are calculated as the proportion of years during the simulation period where total allowable catch</w:t>
      </w:r>
      <w:r w:rsidR="00D16817">
        <w:rPr>
          <w:rFonts w:ascii="Calibri" w:hAnsi="Calibri"/>
        </w:rPr>
        <w:t xml:space="preserve"> (TAC) across all fisheries</w:t>
      </w:r>
      <w:r w:rsidR="00166B5A">
        <w:rPr>
          <w:rFonts w:ascii="Calibri" w:hAnsi="Calibri"/>
        </w:rPr>
        <w:t xml:space="preserve"> </w:t>
      </w:r>
      <w:r w:rsidR="00D16817">
        <w:rPr>
          <w:rFonts w:ascii="Calibri" w:hAnsi="Calibri"/>
        </w:rPr>
        <w:t xml:space="preserve">and MUs was greater than 500,000 and 1,000,000 fish. </w:t>
      </w:r>
      <w:commentRangeStart w:id="2"/>
      <w:r w:rsidR="00D16817">
        <w:rPr>
          <w:rFonts w:ascii="Calibri" w:hAnsi="Calibri"/>
        </w:rPr>
        <w:t>When TAC is below the smaller value, managers struggle to allocate sufficient quota to priority stakeholders (i.e. food, social, and ceremonial harvest for various First Nations). When TAC is above the larger value, managers are able to allocate some degree of catch to the commercial sector</w:t>
      </w:r>
      <w:commentRangeEnd w:id="2"/>
      <w:r w:rsidR="00D16817">
        <w:rPr>
          <w:rStyle w:val="CommentReference"/>
        </w:rPr>
        <w:commentReference w:id="2"/>
      </w:r>
      <w:r w:rsidR="00D16817">
        <w:rPr>
          <w:rFonts w:ascii="Calibri" w:hAnsi="Calibri"/>
        </w:rPr>
        <w:t>.</w:t>
      </w:r>
      <w:r w:rsidR="00166B5A">
        <w:rPr>
          <w:rFonts w:ascii="Calibri" w:hAnsi="Calibri"/>
        </w:rPr>
        <w:t xml:space="preserve"> </w:t>
      </w:r>
      <w:r>
        <w:rPr>
          <w:rFonts w:ascii="Calibri" w:hAnsi="Calibri"/>
        </w:rPr>
        <w:t xml:space="preserve">Note that while </w:t>
      </w:r>
      <w:r w:rsidR="00166B5A">
        <w:rPr>
          <w:rFonts w:ascii="Calibri" w:hAnsi="Calibri"/>
        </w:rPr>
        <w:t>catch</w:t>
      </w:r>
      <w:r>
        <w:rPr>
          <w:rFonts w:ascii="Calibri" w:hAnsi="Calibri"/>
        </w:rPr>
        <w:t xml:space="preserve"> </w:t>
      </w:r>
      <w:r w:rsidR="00166B5A">
        <w:rPr>
          <w:rFonts w:ascii="Calibri" w:hAnsi="Calibri"/>
        </w:rPr>
        <w:t>is</w:t>
      </w:r>
      <w:r>
        <w:rPr>
          <w:rFonts w:ascii="Calibri" w:hAnsi="Calibri"/>
        </w:rPr>
        <w:t xml:space="preserve"> </w:t>
      </w:r>
      <w:r w:rsidR="00166B5A">
        <w:rPr>
          <w:rFonts w:ascii="Calibri" w:hAnsi="Calibri"/>
        </w:rPr>
        <w:t>correlated with recruit abundance</w:t>
      </w:r>
      <w:r>
        <w:rPr>
          <w:rFonts w:ascii="Calibri" w:hAnsi="Calibri"/>
        </w:rPr>
        <w:t xml:space="preserve">, </w:t>
      </w:r>
      <w:r w:rsidR="00166B5A">
        <w:rPr>
          <w:rFonts w:ascii="Calibri" w:hAnsi="Calibri"/>
        </w:rPr>
        <w:t>the former</w:t>
      </w:r>
      <w:r>
        <w:rPr>
          <w:rFonts w:ascii="Calibri" w:hAnsi="Calibri"/>
        </w:rPr>
        <w:t xml:space="preserve"> </w:t>
      </w:r>
      <w:r w:rsidR="00166B5A">
        <w:rPr>
          <w:rFonts w:ascii="Calibri" w:hAnsi="Calibri"/>
        </w:rPr>
        <w:t>is</w:t>
      </w:r>
      <w:r>
        <w:rPr>
          <w:rFonts w:ascii="Calibri" w:hAnsi="Calibri"/>
        </w:rPr>
        <w:t xml:space="preserve"> </w:t>
      </w:r>
      <w:r w:rsidR="00166B5A">
        <w:rPr>
          <w:rFonts w:ascii="Calibri" w:hAnsi="Calibri"/>
        </w:rPr>
        <w:t>moderated</w:t>
      </w:r>
      <w:r>
        <w:rPr>
          <w:rFonts w:ascii="Calibri" w:hAnsi="Calibri"/>
        </w:rPr>
        <w:t xml:space="preserve"> by the harvest control rule, as well as additional variation introduced by forecast and implementation uncertainty. </w:t>
      </w:r>
    </w:p>
    <w:p w14:paraId="6129938E" w14:textId="53C10AB0"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ith </w:t>
      </w:r>
      <w:r w:rsidR="001D4E33">
        <w:rPr>
          <w:rFonts w:ascii="Calibri" w:hAnsi="Calibri"/>
        </w:rPr>
        <w:t>representative</w:t>
      </w:r>
      <w:r w:rsidR="00207CE4">
        <w:rPr>
          <w:rFonts w:ascii="Calibri" w:hAnsi="Calibri"/>
        </w:rPr>
        <w:t xml:space="preserve"> levels of variation among cycle lines. The length of the simulation period was set at 40 years and each OM was simulated 1000 times (a supplementary analysis indicated variation in output metrics stabilized at 500-700 iterations).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p>
    <w:p w14:paraId="61796981" w14:textId="056D6887" w:rsidR="00645D76" w:rsidRPr="00645D76" w:rsidRDefault="00645D76" w:rsidP="00C36435">
      <w:pPr>
        <w:pStyle w:val="ListParagraph"/>
        <w:spacing w:line="240" w:lineRule="auto"/>
        <w:rPr>
          <w:b/>
        </w:rPr>
      </w:pPr>
    </w:p>
    <w:p w14:paraId="11A47116" w14:textId="77777777" w:rsidR="00DE0F7B" w:rsidRDefault="00DE0F7B" w:rsidP="00A91A4F"/>
    <w:p w14:paraId="42999713" w14:textId="77777777" w:rsidR="000E43A3" w:rsidRDefault="000E43A3" w:rsidP="00A91A4F"/>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3"/>
      <w:r>
        <w:t xml:space="preserve">A range </w:t>
      </w:r>
      <w:commentRangeEnd w:id="3"/>
      <w:r>
        <w:rPr>
          <w:rStyle w:val="CommentReference"/>
        </w:rPr>
        <w:commentReference w:id="3"/>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27AB0FBF" w14:textId="77777777" w:rsidR="00E531D5" w:rsidRPr="00E531D5" w:rsidRDefault="00DE0F7B" w:rsidP="00E531D5">
      <w:pPr>
        <w:pStyle w:val="EndNoteBibliography"/>
        <w:spacing w:after="0"/>
        <w:ind w:left="720" w:hanging="720"/>
        <w:rPr>
          <w:noProof/>
        </w:rPr>
      </w:pPr>
      <w:r>
        <w:fldChar w:fldCharType="begin"/>
      </w:r>
      <w:r>
        <w:instrText xml:space="preserve"> ADDIN EN.REFLIST </w:instrText>
      </w:r>
      <w:r>
        <w:fldChar w:fldCharType="separate"/>
      </w:r>
      <w:r w:rsidR="00E531D5" w:rsidRPr="00E531D5">
        <w:rPr>
          <w:noProof/>
        </w:rPr>
        <w:t xml:space="preserve">Black, B.A., van der Sleen, P., Di Lorenzo, E., Griffin, D., Sydeman, W.J., Dunham, J.B., Rykaczewski, R.R., Garcia-Reyes, M., Safeeq, M., Arismendi, I. &amp; Bograd, S.J. (2018) Rising synchrony controls western North American ecosystems. </w:t>
      </w:r>
      <w:r w:rsidR="00E531D5" w:rsidRPr="00E531D5">
        <w:rPr>
          <w:i/>
          <w:noProof/>
        </w:rPr>
        <w:t>Glob Chang Biol,</w:t>
      </w:r>
      <w:r w:rsidR="00E531D5" w:rsidRPr="00E531D5">
        <w:rPr>
          <w:noProof/>
        </w:rPr>
        <w:t xml:space="preserve"> </w:t>
      </w:r>
      <w:r w:rsidR="00E531D5" w:rsidRPr="00E531D5">
        <w:rPr>
          <w:b/>
          <w:noProof/>
        </w:rPr>
        <w:t>24,</w:t>
      </w:r>
      <w:r w:rsidR="00E531D5" w:rsidRPr="00E531D5">
        <w:rPr>
          <w:noProof/>
        </w:rPr>
        <w:t xml:space="preserve"> 2305-2314.</w:t>
      </w:r>
    </w:p>
    <w:p w14:paraId="41759F21" w14:textId="77777777" w:rsidR="00E531D5" w:rsidRPr="00E531D5" w:rsidRDefault="00E531D5" w:rsidP="00E531D5">
      <w:pPr>
        <w:pStyle w:val="EndNoteBibliography"/>
        <w:spacing w:after="0"/>
        <w:ind w:left="720" w:hanging="720"/>
        <w:rPr>
          <w:noProof/>
        </w:rPr>
      </w:pPr>
      <w:r w:rsidRPr="00E531D5">
        <w:rPr>
          <w:noProof/>
        </w:rPr>
        <w:t xml:space="preserve">Carlson, S.M. &amp; Satterthwaite, W.H. (2011) Weakened portfolio effect in a collapsed salmon population complex. </w:t>
      </w:r>
      <w:r w:rsidRPr="00E531D5">
        <w:rPr>
          <w:i/>
          <w:noProof/>
        </w:rPr>
        <w:t>Canadian Journal of Fisheries and Aquatic Sciences,</w:t>
      </w:r>
      <w:r w:rsidRPr="00E531D5">
        <w:rPr>
          <w:noProof/>
        </w:rPr>
        <w:t xml:space="preserve"> </w:t>
      </w:r>
      <w:r w:rsidRPr="00E531D5">
        <w:rPr>
          <w:b/>
          <w:noProof/>
        </w:rPr>
        <w:t>68,</w:t>
      </w:r>
      <w:r w:rsidRPr="00E531D5">
        <w:rPr>
          <w:noProof/>
        </w:rPr>
        <w:t xml:space="preserve"> 1579-1589.</w:t>
      </w:r>
    </w:p>
    <w:p w14:paraId="27B4F9F2" w14:textId="77777777" w:rsidR="00E531D5" w:rsidRPr="00E531D5" w:rsidRDefault="00E531D5" w:rsidP="00E531D5">
      <w:pPr>
        <w:pStyle w:val="EndNoteBibliography"/>
        <w:spacing w:after="0"/>
        <w:ind w:left="720" w:hanging="720"/>
        <w:rPr>
          <w:noProof/>
        </w:rPr>
      </w:pPr>
      <w:r w:rsidRPr="00E531D5">
        <w:rPr>
          <w:noProof/>
        </w:rPr>
        <w:t xml:space="preserve">Doak, D.F., Bigger, D., Harding, E.K., Marvier, M.A., Malley, R.E.O. &amp; Thomson, D. (1998) The statistical inevitability of stability-diversity relationships in community ecology. </w:t>
      </w:r>
      <w:r w:rsidRPr="00E531D5">
        <w:rPr>
          <w:i/>
          <w:noProof/>
        </w:rPr>
        <w:t>American Naturalist,</w:t>
      </w:r>
      <w:r w:rsidRPr="00E531D5">
        <w:rPr>
          <w:noProof/>
        </w:rPr>
        <w:t xml:space="preserve"> </w:t>
      </w:r>
      <w:r w:rsidRPr="00E531D5">
        <w:rPr>
          <w:b/>
          <w:noProof/>
        </w:rPr>
        <w:t>151,</w:t>
      </w:r>
      <w:r w:rsidRPr="00E531D5">
        <w:rPr>
          <w:noProof/>
        </w:rPr>
        <w:t xml:space="preserve"> 264-276.</w:t>
      </w:r>
    </w:p>
    <w:p w14:paraId="64CD6D64" w14:textId="77777777" w:rsidR="00E531D5" w:rsidRPr="00E531D5" w:rsidRDefault="00E531D5" w:rsidP="00E531D5">
      <w:pPr>
        <w:pStyle w:val="EndNoteBibliography"/>
        <w:spacing w:after="0"/>
        <w:ind w:left="720" w:hanging="720"/>
        <w:rPr>
          <w:noProof/>
        </w:rPr>
      </w:pPr>
      <w:r w:rsidRPr="00E531D5">
        <w:rPr>
          <w:noProof/>
        </w:rPr>
        <w:t xml:space="preserve">Garcia, S.M., Zerbi, A., Aliaume, C., Do Chi, T. &amp; Lasserre, G. (2003) The ecosystem approach to fisheries: issues, terminology, principles, institutional foundations, implementation and outlook. </w:t>
      </w:r>
      <w:r w:rsidRPr="00E531D5">
        <w:rPr>
          <w:i/>
          <w:noProof/>
        </w:rPr>
        <w:t>FAO Fisheries Technical Paper 443</w:t>
      </w:r>
      <w:r w:rsidRPr="00E531D5">
        <w:rPr>
          <w:noProof/>
        </w:rPr>
        <w:t>, pp. 81 p.</w:t>
      </w:r>
      <w:r w:rsidRPr="00E531D5">
        <w:rPr>
          <w:i/>
          <w:noProof/>
        </w:rPr>
        <w:t xml:space="preserve"> </w:t>
      </w:r>
      <w:r w:rsidRPr="00E531D5">
        <w:rPr>
          <w:noProof/>
        </w:rPr>
        <w:t>FAO, Rome, Italy.</w:t>
      </w:r>
    </w:p>
    <w:p w14:paraId="0474319C" w14:textId="77777777" w:rsidR="00E531D5" w:rsidRPr="00E531D5" w:rsidRDefault="00E531D5" w:rsidP="00E531D5">
      <w:pPr>
        <w:pStyle w:val="EndNoteBibliography"/>
        <w:spacing w:after="0"/>
        <w:ind w:left="720" w:hanging="720"/>
        <w:rPr>
          <w:noProof/>
        </w:rPr>
      </w:pPr>
      <w:r w:rsidRPr="00E531D5">
        <w:rPr>
          <w:noProof/>
        </w:rPr>
        <w:t xml:space="preserve">Griffiths, J.R., Schindler, D.E., Armstrong, J.B., Scheuerell, M.D., Whited, D.C., Clark, R.A., Hilborn, R., Holt, C.A., Lindley, S.T., Stanford, J.A. &amp; Volk, E.C. (2014) Performance of salmon fishery portfolios across western North America. </w:t>
      </w:r>
      <w:r w:rsidRPr="00E531D5">
        <w:rPr>
          <w:i/>
          <w:noProof/>
        </w:rPr>
        <w:t>Journal of Applied Ecology,</w:t>
      </w:r>
      <w:r w:rsidRPr="00E531D5">
        <w:rPr>
          <w:noProof/>
        </w:rPr>
        <w:t xml:space="preserve"> </w:t>
      </w:r>
      <w:r w:rsidRPr="00E531D5">
        <w:rPr>
          <w:b/>
          <w:noProof/>
        </w:rPr>
        <w:t>51,</w:t>
      </w:r>
      <w:r w:rsidRPr="00E531D5">
        <w:rPr>
          <w:noProof/>
        </w:rPr>
        <w:t xml:space="preserve"> 1554-1563.</w:t>
      </w:r>
    </w:p>
    <w:p w14:paraId="6EFF356F" w14:textId="77777777" w:rsidR="00E531D5" w:rsidRPr="00E531D5" w:rsidRDefault="00E531D5" w:rsidP="00E531D5">
      <w:pPr>
        <w:pStyle w:val="EndNoteBibliography"/>
        <w:spacing w:after="0"/>
        <w:ind w:left="720" w:hanging="720"/>
        <w:rPr>
          <w:noProof/>
        </w:rPr>
      </w:pPr>
      <w:r w:rsidRPr="00E531D5">
        <w:rPr>
          <w:noProof/>
        </w:rPr>
        <w:t xml:space="preserve">Hilborn, R., Quinn, T.P., Schindler, D.E. &amp; Rogers, D.E. (2003) Biocomplexity and fisheries sustainability. </w:t>
      </w:r>
      <w:r w:rsidRPr="00E531D5">
        <w:rPr>
          <w:i/>
          <w:noProof/>
        </w:rPr>
        <w:t>Proceedings of the National Academy of Sciences,</w:t>
      </w:r>
      <w:r w:rsidRPr="00E531D5">
        <w:rPr>
          <w:noProof/>
        </w:rPr>
        <w:t xml:space="preserve"> </w:t>
      </w:r>
      <w:r w:rsidRPr="00E531D5">
        <w:rPr>
          <w:b/>
          <w:noProof/>
        </w:rPr>
        <w:t>100,</w:t>
      </w:r>
      <w:r w:rsidRPr="00E531D5">
        <w:rPr>
          <w:noProof/>
        </w:rPr>
        <w:t xml:space="preserve"> 6564-6568.</w:t>
      </w:r>
    </w:p>
    <w:p w14:paraId="693F1227" w14:textId="77777777" w:rsidR="00E531D5" w:rsidRPr="00E531D5" w:rsidRDefault="00E531D5" w:rsidP="00E531D5">
      <w:pPr>
        <w:pStyle w:val="EndNoteBibliography"/>
        <w:spacing w:after="0"/>
        <w:ind w:left="720" w:hanging="720"/>
        <w:rPr>
          <w:noProof/>
        </w:rPr>
      </w:pPr>
      <w:r w:rsidRPr="00E531D5">
        <w:rPr>
          <w:noProof/>
        </w:rPr>
        <w:t xml:space="preserve">Link, J.S. (2018) System-level optimal yield: increased value, less risk, improved stability, and better fisheries. </w:t>
      </w:r>
      <w:r w:rsidRPr="00E531D5">
        <w:rPr>
          <w:i/>
          <w:noProof/>
        </w:rPr>
        <w:t>Canadian Journal of Fisheries and Aquatic Sciences,</w:t>
      </w:r>
      <w:r w:rsidRPr="00E531D5">
        <w:rPr>
          <w:noProof/>
        </w:rPr>
        <w:t xml:space="preserve"> </w:t>
      </w:r>
      <w:r w:rsidRPr="00E531D5">
        <w:rPr>
          <w:b/>
          <w:noProof/>
        </w:rPr>
        <w:t>75,</w:t>
      </w:r>
      <w:r w:rsidRPr="00E531D5">
        <w:rPr>
          <w:noProof/>
        </w:rPr>
        <w:t xml:space="preserve"> 1-16.</w:t>
      </w:r>
    </w:p>
    <w:p w14:paraId="5CBEB499" w14:textId="77777777" w:rsidR="00E531D5" w:rsidRPr="00E531D5" w:rsidRDefault="00E531D5" w:rsidP="00E531D5">
      <w:pPr>
        <w:pStyle w:val="EndNoteBibliography"/>
        <w:spacing w:after="0"/>
        <w:ind w:left="720" w:hanging="720"/>
        <w:rPr>
          <w:noProof/>
        </w:rPr>
      </w:pPr>
      <w:r w:rsidRPr="00E531D5">
        <w:rPr>
          <w:noProof/>
        </w:rPr>
        <w:t>Peterman, Randall M. &amp; Dorner, B. (2012) A widespread decrease in productivity of Sockeye Salmon (</w:t>
      </w:r>
      <w:r w:rsidRPr="00E531D5">
        <w:rPr>
          <w:i/>
          <w:noProof/>
        </w:rPr>
        <w:t>Oncorhynchus nerka</w:t>
      </w:r>
      <w:r w:rsidRPr="00E531D5">
        <w:rPr>
          <w:noProof/>
        </w:rPr>
        <w:t xml:space="preserve">) populations in western North America. </w:t>
      </w:r>
      <w:r w:rsidRPr="00E531D5">
        <w:rPr>
          <w:i/>
          <w:noProof/>
        </w:rPr>
        <w:t>Canadian Journal of Fisheries and Aquatic Sciences,</w:t>
      </w:r>
      <w:r w:rsidRPr="00E531D5">
        <w:rPr>
          <w:noProof/>
        </w:rPr>
        <w:t xml:space="preserve"> </w:t>
      </w:r>
      <w:r w:rsidRPr="00E531D5">
        <w:rPr>
          <w:b/>
          <w:noProof/>
        </w:rPr>
        <w:t>69,</w:t>
      </w:r>
      <w:r w:rsidRPr="00E531D5">
        <w:rPr>
          <w:noProof/>
        </w:rPr>
        <w:t xml:space="preserve"> 1255-1260.</w:t>
      </w:r>
    </w:p>
    <w:p w14:paraId="737013D4" w14:textId="77777777" w:rsidR="00E531D5" w:rsidRPr="00E531D5" w:rsidRDefault="00E531D5" w:rsidP="00E531D5">
      <w:pPr>
        <w:pStyle w:val="EndNoteBibliography"/>
        <w:spacing w:after="0"/>
        <w:ind w:left="720" w:hanging="720"/>
        <w:rPr>
          <w:noProof/>
        </w:rPr>
      </w:pPr>
      <w:r w:rsidRPr="00E531D5">
        <w:rPr>
          <w:noProof/>
        </w:rPr>
        <w:lastRenderedPageBreak/>
        <w:t xml:space="preserve">Satterthwaite, W.H. &amp; Carlson, S.M. (2015) Weakening portfolio effect strength in a hatchery-supplemented Chinook salmon population complex. </w:t>
      </w:r>
      <w:r w:rsidRPr="00E531D5">
        <w:rPr>
          <w:i/>
          <w:noProof/>
        </w:rPr>
        <w:t>Canadian Journal of Fisheries and Aquatic Sciences,</w:t>
      </w:r>
      <w:r w:rsidRPr="00E531D5">
        <w:rPr>
          <w:noProof/>
        </w:rPr>
        <w:t xml:space="preserve"> </w:t>
      </w:r>
      <w:r w:rsidRPr="00E531D5">
        <w:rPr>
          <w:b/>
          <w:noProof/>
        </w:rPr>
        <w:t>72,</w:t>
      </w:r>
      <w:r w:rsidRPr="00E531D5">
        <w:rPr>
          <w:noProof/>
        </w:rPr>
        <w:t xml:space="preserve"> 1860-1875.</w:t>
      </w:r>
    </w:p>
    <w:p w14:paraId="4DC07752" w14:textId="77777777" w:rsidR="00E531D5" w:rsidRPr="00E531D5" w:rsidRDefault="00E531D5" w:rsidP="00E531D5">
      <w:pPr>
        <w:pStyle w:val="EndNoteBibliography"/>
        <w:spacing w:after="0"/>
        <w:ind w:left="720" w:hanging="720"/>
        <w:rPr>
          <w:noProof/>
        </w:rPr>
      </w:pPr>
      <w:r w:rsidRPr="00E531D5">
        <w:rPr>
          <w:noProof/>
        </w:rPr>
        <w:t xml:space="preserve">Schindler, D.E., Armstrong, J.B. &amp; Reed, T.E. (2015) The portfolio concept in ecology and evolution. </w:t>
      </w:r>
      <w:r w:rsidRPr="00E531D5">
        <w:rPr>
          <w:i/>
          <w:noProof/>
        </w:rPr>
        <w:t>Frontiers in Ecology and the Environment,</w:t>
      </w:r>
      <w:r w:rsidRPr="00E531D5">
        <w:rPr>
          <w:noProof/>
        </w:rPr>
        <w:t xml:space="preserve"> </w:t>
      </w:r>
      <w:r w:rsidRPr="00E531D5">
        <w:rPr>
          <w:b/>
          <w:noProof/>
        </w:rPr>
        <w:t>13,</w:t>
      </w:r>
      <w:r w:rsidRPr="00E531D5">
        <w:rPr>
          <w:noProof/>
        </w:rPr>
        <w:t xml:space="preserve"> 257-263.</w:t>
      </w:r>
    </w:p>
    <w:p w14:paraId="0D7C1EF4" w14:textId="77777777" w:rsidR="00E531D5" w:rsidRPr="00E531D5" w:rsidRDefault="00E531D5" w:rsidP="00E531D5">
      <w:pPr>
        <w:pStyle w:val="EndNoteBibliography"/>
        <w:spacing w:after="0"/>
        <w:ind w:left="720" w:hanging="720"/>
        <w:rPr>
          <w:noProof/>
        </w:rPr>
      </w:pPr>
      <w:r w:rsidRPr="00E531D5">
        <w:rPr>
          <w:noProof/>
        </w:rPr>
        <w:t xml:space="preserve">Schindler, D.E., Hilborn, R., Chasco, B., Boatright, C.P., Quinn, T.P., Rogers, L.A. &amp; Webster, M.S. (2010) Population diversity and the portfolio effect in an exploited species. </w:t>
      </w:r>
      <w:r w:rsidRPr="00E531D5">
        <w:rPr>
          <w:i/>
          <w:noProof/>
        </w:rPr>
        <w:t>Nature,</w:t>
      </w:r>
      <w:r w:rsidRPr="00E531D5">
        <w:rPr>
          <w:noProof/>
        </w:rPr>
        <w:t xml:space="preserve"> </w:t>
      </w:r>
      <w:r w:rsidRPr="00E531D5">
        <w:rPr>
          <w:b/>
          <w:noProof/>
        </w:rPr>
        <w:t>465,</w:t>
      </w:r>
      <w:r w:rsidRPr="00E531D5">
        <w:rPr>
          <w:noProof/>
        </w:rPr>
        <w:t xml:space="preserve"> 609-612.</w:t>
      </w:r>
    </w:p>
    <w:p w14:paraId="6774A963" w14:textId="77777777" w:rsidR="00E531D5" w:rsidRPr="00E531D5" w:rsidRDefault="00E531D5" w:rsidP="00E531D5">
      <w:pPr>
        <w:pStyle w:val="EndNoteBibliography"/>
        <w:spacing w:after="0"/>
        <w:ind w:left="720" w:hanging="720"/>
        <w:rPr>
          <w:noProof/>
        </w:rPr>
      </w:pPr>
      <w:r w:rsidRPr="00E531D5">
        <w:rPr>
          <w:noProof/>
        </w:rPr>
        <w:t xml:space="preserve">Thibaut, L.M. &amp; Connolly, S.R. (2013) Understanding diversity-stability relationships: towards a unified model of portfolio effects. </w:t>
      </w:r>
      <w:r w:rsidRPr="00E531D5">
        <w:rPr>
          <w:i/>
          <w:noProof/>
        </w:rPr>
        <w:t>Ecology Letters,</w:t>
      </w:r>
      <w:r w:rsidRPr="00E531D5">
        <w:rPr>
          <w:noProof/>
        </w:rPr>
        <w:t xml:space="preserve"> </w:t>
      </w:r>
      <w:r w:rsidRPr="00E531D5">
        <w:rPr>
          <w:b/>
          <w:noProof/>
        </w:rPr>
        <w:t>16,</w:t>
      </w:r>
      <w:r w:rsidRPr="00E531D5">
        <w:rPr>
          <w:noProof/>
        </w:rPr>
        <w:t xml:space="preserve"> 140-150.</w:t>
      </w:r>
    </w:p>
    <w:p w14:paraId="5386E848" w14:textId="77777777" w:rsidR="00E531D5" w:rsidRPr="00E531D5" w:rsidRDefault="00E531D5" w:rsidP="00E531D5">
      <w:pPr>
        <w:pStyle w:val="EndNoteBibliography"/>
        <w:spacing w:after="0"/>
        <w:ind w:left="720" w:hanging="720"/>
        <w:rPr>
          <w:noProof/>
        </w:rPr>
      </w:pPr>
      <w:r w:rsidRPr="00E531D5">
        <w:rPr>
          <w:noProof/>
        </w:rPr>
        <w:t xml:space="preserve">Tilman, D., Isbell, F. &amp; Cowles, J.M. (2014) Biodiversity and ecosystem functioning. </w:t>
      </w:r>
      <w:r w:rsidRPr="00E531D5">
        <w:rPr>
          <w:i/>
          <w:noProof/>
        </w:rPr>
        <w:t>Annual Review of Ecology, Evolution, and Systematics,</w:t>
      </w:r>
      <w:r w:rsidRPr="00E531D5">
        <w:rPr>
          <w:noProof/>
        </w:rPr>
        <w:t xml:space="preserve"> </w:t>
      </w:r>
      <w:r w:rsidRPr="00E531D5">
        <w:rPr>
          <w:b/>
          <w:noProof/>
        </w:rPr>
        <w:t>45,</w:t>
      </w:r>
      <w:r w:rsidRPr="00E531D5">
        <w:rPr>
          <w:noProof/>
        </w:rPr>
        <w:t xml:space="preserve"> 471-493.</w:t>
      </w:r>
    </w:p>
    <w:p w14:paraId="7A7319F2" w14:textId="77777777" w:rsidR="00E531D5" w:rsidRPr="00E531D5" w:rsidRDefault="00E531D5" w:rsidP="00E531D5">
      <w:pPr>
        <w:pStyle w:val="EndNoteBibliography"/>
        <w:ind w:left="720" w:hanging="720"/>
        <w:rPr>
          <w:noProof/>
        </w:rPr>
      </w:pPr>
      <w:r w:rsidRPr="00E531D5">
        <w:rPr>
          <w:noProof/>
        </w:rPr>
        <w:t xml:space="preserve">Yamane, L., Botsford, L.W. &amp; Kilduff, D.P. (2018) Tracking restoration of population diversity via the portfolio effect. </w:t>
      </w:r>
      <w:r w:rsidRPr="00E531D5">
        <w:rPr>
          <w:i/>
          <w:noProof/>
        </w:rPr>
        <w:t>Journal of Applied Ecology,</w:t>
      </w:r>
      <w:r w:rsidRPr="00E531D5">
        <w:rPr>
          <w:noProof/>
        </w:rPr>
        <w:t xml:space="preserve"> </w:t>
      </w:r>
      <w:r w:rsidRPr="00E531D5">
        <w:rPr>
          <w:b/>
          <w:noProof/>
        </w:rPr>
        <w:t>55,</w:t>
      </w:r>
      <w:r w:rsidRPr="00E531D5">
        <w:rPr>
          <w:noProof/>
        </w:rPr>
        <w:t xml:space="preserve"> 472-481.</w:t>
      </w:r>
    </w:p>
    <w:p w14:paraId="3E0FE7E0" w14:textId="5D5A4D74"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8-08T14:32:00Z" w:initials="D">
    <w:p w14:paraId="007F8DDE" w14:textId="11155BD1" w:rsidR="004D7BDE" w:rsidRDefault="004D7BDE">
      <w:pPr>
        <w:pStyle w:val="CommentText"/>
      </w:pPr>
      <w:r>
        <w:rPr>
          <w:rStyle w:val="CommentReference"/>
        </w:rPr>
        <w:annotationRef/>
      </w:r>
      <w:r>
        <w:t>Is this sufficient detail for the main text?</w:t>
      </w:r>
    </w:p>
  </w:comment>
  <w:comment w:id="2" w:author="DFO-MPO" w:date="2018-08-21T10:28:00Z" w:initials="D">
    <w:p w14:paraId="7A5476AF" w14:textId="6C6E04F5" w:rsidR="004D7BDE" w:rsidRDefault="004D7BDE">
      <w:pPr>
        <w:pStyle w:val="CommentText"/>
      </w:pPr>
      <w:r>
        <w:rPr>
          <w:rStyle w:val="CommentReference"/>
        </w:rPr>
        <w:annotationRef/>
      </w:r>
      <w:r>
        <w:t>Is this an accurate description AMH? If so who/what should I cite.</w:t>
      </w:r>
    </w:p>
  </w:comment>
  <w:comment w:id="3" w:author="DFO-MPO" w:date="2018-08-20T10:28:00Z" w:initials="D">
    <w:p w14:paraId="6569B4E5" w14:textId="77777777" w:rsidR="004D7BDE" w:rsidRDefault="004D7BDE"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596&lt;/item&gt;&lt;item&gt;637&lt;/item&gt;&lt;item&gt;1205&lt;/item&gt;&lt;item&gt;1516&lt;/item&gt;&lt;item&gt;1590&lt;/item&gt;&lt;item&gt;2014&lt;/item&gt;&lt;item&gt;2167&lt;/item&gt;&lt;item&gt;2179&lt;/item&gt;&lt;item&gt;2187&lt;/item&gt;&lt;item&gt;2207&lt;/item&gt;&lt;item&gt;2208&lt;/item&gt;&lt;item&gt;2210&lt;/item&gt;&lt;item&gt;2211&lt;/item&gt;&lt;/record-ids&gt;&lt;/item&gt;&lt;/Libraries&gt;"/>
  </w:docVars>
  <w:rsids>
    <w:rsidRoot w:val="00D971BA"/>
    <w:rsid w:val="0000323C"/>
    <w:rsid w:val="00006417"/>
    <w:rsid w:val="000130FD"/>
    <w:rsid w:val="00022839"/>
    <w:rsid w:val="00041C3D"/>
    <w:rsid w:val="00044112"/>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82788"/>
    <w:rsid w:val="00192B01"/>
    <w:rsid w:val="00196031"/>
    <w:rsid w:val="001A61A9"/>
    <w:rsid w:val="001D4E33"/>
    <w:rsid w:val="001E3FCB"/>
    <w:rsid w:val="001F4BE2"/>
    <w:rsid w:val="00207CE4"/>
    <w:rsid w:val="00211AC2"/>
    <w:rsid w:val="002317A6"/>
    <w:rsid w:val="002343E7"/>
    <w:rsid w:val="00240A6D"/>
    <w:rsid w:val="002632D7"/>
    <w:rsid w:val="00273B50"/>
    <w:rsid w:val="00274866"/>
    <w:rsid w:val="002800A9"/>
    <w:rsid w:val="00294313"/>
    <w:rsid w:val="002A27DA"/>
    <w:rsid w:val="002A5B41"/>
    <w:rsid w:val="002A7562"/>
    <w:rsid w:val="002B0FBF"/>
    <w:rsid w:val="002B2200"/>
    <w:rsid w:val="002B2D86"/>
    <w:rsid w:val="002B460B"/>
    <w:rsid w:val="002E258D"/>
    <w:rsid w:val="002E34D8"/>
    <w:rsid w:val="002E5DFE"/>
    <w:rsid w:val="002F10BF"/>
    <w:rsid w:val="00302934"/>
    <w:rsid w:val="003031CA"/>
    <w:rsid w:val="0032697E"/>
    <w:rsid w:val="00330D87"/>
    <w:rsid w:val="00344A1C"/>
    <w:rsid w:val="003507A2"/>
    <w:rsid w:val="003633CA"/>
    <w:rsid w:val="003655FD"/>
    <w:rsid w:val="00370CB7"/>
    <w:rsid w:val="00392E97"/>
    <w:rsid w:val="003B1DEE"/>
    <w:rsid w:val="003B7E04"/>
    <w:rsid w:val="003C1DAB"/>
    <w:rsid w:val="003C75EE"/>
    <w:rsid w:val="003C77F8"/>
    <w:rsid w:val="003E748B"/>
    <w:rsid w:val="003F5C0E"/>
    <w:rsid w:val="00422BF4"/>
    <w:rsid w:val="00424B71"/>
    <w:rsid w:val="0042726A"/>
    <w:rsid w:val="004272D3"/>
    <w:rsid w:val="0045142B"/>
    <w:rsid w:val="00463DBD"/>
    <w:rsid w:val="0047719C"/>
    <w:rsid w:val="00484993"/>
    <w:rsid w:val="00485670"/>
    <w:rsid w:val="00486597"/>
    <w:rsid w:val="004A4853"/>
    <w:rsid w:val="004B605E"/>
    <w:rsid w:val="004C27BF"/>
    <w:rsid w:val="004D7BDE"/>
    <w:rsid w:val="004E0329"/>
    <w:rsid w:val="004E2EDE"/>
    <w:rsid w:val="004F1724"/>
    <w:rsid w:val="004F6C38"/>
    <w:rsid w:val="00500504"/>
    <w:rsid w:val="005027FD"/>
    <w:rsid w:val="00507319"/>
    <w:rsid w:val="0051250B"/>
    <w:rsid w:val="005162B8"/>
    <w:rsid w:val="00531AE1"/>
    <w:rsid w:val="005326C5"/>
    <w:rsid w:val="0056120F"/>
    <w:rsid w:val="005641CB"/>
    <w:rsid w:val="00577639"/>
    <w:rsid w:val="00590F69"/>
    <w:rsid w:val="005A0A00"/>
    <w:rsid w:val="005C7CAB"/>
    <w:rsid w:val="005D28A8"/>
    <w:rsid w:val="005D6C13"/>
    <w:rsid w:val="005D760D"/>
    <w:rsid w:val="005F3EF6"/>
    <w:rsid w:val="006068C0"/>
    <w:rsid w:val="00645D76"/>
    <w:rsid w:val="00697A59"/>
    <w:rsid w:val="006A3951"/>
    <w:rsid w:val="006A4872"/>
    <w:rsid w:val="006C114F"/>
    <w:rsid w:val="006D6CBB"/>
    <w:rsid w:val="007014D4"/>
    <w:rsid w:val="00703544"/>
    <w:rsid w:val="0070590B"/>
    <w:rsid w:val="00714028"/>
    <w:rsid w:val="007141E5"/>
    <w:rsid w:val="007350E4"/>
    <w:rsid w:val="00741E3C"/>
    <w:rsid w:val="007579DE"/>
    <w:rsid w:val="0079592C"/>
    <w:rsid w:val="007A279A"/>
    <w:rsid w:val="007B5D6D"/>
    <w:rsid w:val="007C1550"/>
    <w:rsid w:val="007D37A5"/>
    <w:rsid w:val="007D5362"/>
    <w:rsid w:val="008018CA"/>
    <w:rsid w:val="00815021"/>
    <w:rsid w:val="008214FE"/>
    <w:rsid w:val="00837CE3"/>
    <w:rsid w:val="008518AD"/>
    <w:rsid w:val="00886C25"/>
    <w:rsid w:val="008B18F2"/>
    <w:rsid w:val="008B4C24"/>
    <w:rsid w:val="008C1650"/>
    <w:rsid w:val="008C1951"/>
    <w:rsid w:val="008C5E1B"/>
    <w:rsid w:val="00901BDD"/>
    <w:rsid w:val="009215C5"/>
    <w:rsid w:val="00922C82"/>
    <w:rsid w:val="00923937"/>
    <w:rsid w:val="009322F4"/>
    <w:rsid w:val="00937B72"/>
    <w:rsid w:val="00940776"/>
    <w:rsid w:val="00951950"/>
    <w:rsid w:val="00961B8C"/>
    <w:rsid w:val="00961DFC"/>
    <w:rsid w:val="009736AE"/>
    <w:rsid w:val="009801E9"/>
    <w:rsid w:val="0098510C"/>
    <w:rsid w:val="0098639B"/>
    <w:rsid w:val="00992367"/>
    <w:rsid w:val="00996327"/>
    <w:rsid w:val="009E2CC0"/>
    <w:rsid w:val="00A16FF3"/>
    <w:rsid w:val="00A44098"/>
    <w:rsid w:val="00A80702"/>
    <w:rsid w:val="00A91A4F"/>
    <w:rsid w:val="00A957BB"/>
    <w:rsid w:val="00AA4419"/>
    <w:rsid w:val="00AE2504"/>
    <w:rsid w:val="00AE3B72"/>
    <w:rsid w:val="00AE6C34"/>
    <w:rsid w:val="00AF0717"/>
    <w:rsid w:val="00AF3F2B"/>
    <w:rsid w:val="00B24A19"/>
    <w:rsid w:val="00B27AEE"/>
    <w:rsid w:val="00B40124"/>
    <w:rsid w:val="00B42D41"/>
    <w:rsid w:val="00B643B7"/>
    <w:rsid w:val="00B71AD9"/>
    <w:rsid w:val="00B96B00"/>
    <w:rsid w:val="00BB7A46"/>
    <w:rsid w:val="00BC14E9"/>
    <w:rsid w:val="00BE3900"/>
    <w:rsid w:val="00BF0BBF"/>
    <w:rsid w:val="00BF12B8"/>
    <w:rsid w:val="00C07781"/>
    <w:rsid w:val="00C12967"/>
    <w:rsid w:val="00C14A36"/>
    <w:rsid w:val="00C14AB9"/>
    <w:rsid w:val="00C16A84"/>
    <w:rsid w:val="00C21A57"/>
    <w:rsid w:val="00C26602"/>
    <w:rsid w:val="00C36435"/>
    <w:rsid w:val="00C72C7A"/>
    <w:rsid w:val="00C93206"/>
    <w:rsid w:val="00C9793E"/>
    <w:rsid w:val="00CB3AA4"/>
    <w:rsid w:val="00CC7F18"/>
    <w:rsid w:val="00CD0FAC"/>
    <w:rsid w:val="00D01D2B"/>
    <w:rsid w:val="00D136FD"/>
    <w:rsid w:val="00D16817"/>
    <w:rsid w:val="00D20FCD"/>
    <w:rsid w:val="00D21D5F"/>
    <w:rsid w:val="00D2599C"/>
    <w:rsid w:val="00D40465"/>
    <w:rsid w:val="00D413CD"/>
    <w:rsid w:val="00D53F99"/>
    <w:rsid w:val="00D63DB9"/>
    <w:rsid w:val="00D7777B"/>
    <w:rsid w:val="00D95057"/>
    <w:rsid w:val="00D971BA"/>
    <w:rsid w:val="00DA242F"/>
    <w:rsid w:val="00DA470D"/>
    <w:rsid w:val="00DC48B1"/>
    <w:rsid w:val="00DD255E"/>
    <w:rsid w:val="00DD3FF2"/>
    <w:rsid w:val="00DE08F6"/>
    <w:rsid w:val="00DE0F7B"/>
    <w:rsid w:val="00DE21D8"/>
    <w:rsid w:val="00DE7503"/>
    <w:rsid w:val="00DF40E3"/>
    <w:rsid w:val="00E06BE2"/>
    <w:rsid w:val="00E23EA2"/>
    <w:rsid w:val="00E314B6"/>
    <w:rsid w:val="00E531D5"/>
    <w:rsid w:val="00E53403"/>
    <w:rsid w:val="00E62993"/>
    <w:rsid w:val="00E63CBB"/>
    <w:rsid w:val="00EA0C93"/>
    <w:rsid w:val="00EB655E"/>
    <w:rsid w:val="00EC016C"/>
    <w:rsid w:val="00ED0654"/>
    <w:rsid w:val="00ED23E7"/>
    <w:rsid w:val="00ED5A49"/>
    <w:rsid w:val="00ED7E4C"/>
    <w:rsid w:val="00F0579C"/>
    <w:rsid w:val="00F07D48"/>
    <w:rsid w:val="00F22932"/>
    <w:rsid w:val="00F26586"/>
    <w:rsid w:val="00F42DD1"/>
    <w:rsid w:val="00F70F29"/>
    <w:rsid w:val="00F93B58"/>
    <w:rsid w:val="00F940DB"/>
    <w:rsid w:val="00FA1D62"/>
    <w:rsid w:val="00FC25A5"/>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1B458B-5130-CC4B-8363-C30F7DE63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0</TotalTime>
  <Pages>9</Pages>
  <Words>4794</Words>
  <Characters>27332</Characters>
  <Application>Microsoft Macintosh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2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72</cp:revision>
  <cp:lastPrinted>2018-05-03T17:52:00Z</cp:lastPrinted>
  <dcterms:created xsi:type="dcterms:W3CDTF">2018-04-17T18:31:00Z</dcterms:created>
  <dcterms:modified xsi:type="dcterms:W3CDTF">2018-08-28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